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134FA8" w14:textId="0E57AF79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Nam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Journal: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ourna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Gastrointestina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ogy</w:t>
      </w:r>
    </w:p>
    <w:p w14:paraId="38E38C77" w14:textId="6AD505D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Manuscript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NO: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8061</w:t>
      </w:r>
    </w:p>
    <w:p w14:paraId="0C90800F" w14:textId="42AEB47A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Manuscript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ype: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IREVIEWS</w:t>
      </w:r>
    </w:p>
    <w:p w14:paraId="1E8D7639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33FD3A15" w14:textId="797D30B8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ancer</w:t>
      </w:r>
    </w:p>
    <w:p w14:paraId="14A9F526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572E6B26" w14:textId="2F5ED9A2" w:rsidR="005F1A6F" w:rsidRPr="004A3D1D" w:rsidRDefault="00123796" w:rsidP="004A3D1D">
      <w:pPr>
        <w:spacing w:line="360" w:lineRule="auto"/>
        <w:jc w:val="both"/>
        <w:rPr>
          <w:rFonts w:ascii="Book Antiqua" w:hAnsi="Book Antiqua"/>
        </w:rPr>
      </w:pPr>
      <w:proofErr w:type="spellStart"/>
      <w:r w:rsidRPr="004A3D1D">
        <w:rPr>
          <w:rFonts w:ascii="Book Antiqua" w:eastAsia="Book Antiqua" w:hAnsi="Book Antiqua" w:cs="Book Antiqua"/>
          <w:color w:val="000000"/>
        </w:rPr>
        <w:t>Chevallay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hAnsi="Book Antiqua" w:cs="Book Antiqua"/>
          <w:color w:val="000000"/>
          <w:lang w:eastAsia="zh-CN"/>
        </w:rPr>
        <w:t xml:space="preserve">M </w:t>
      </w:r>
      <w:r w:rsidRPr="004A3D1D">
        <w:rPr>
          <w:rFonts w:ascii="Book Antiqua" w:hAnsi="Book Antiqua" w:cs="Book Antiqua"/>
          <w:i/>
          <w:color w:val="000000"/>
          <w:lang w:eastAsia="zh-CN"/>
        </w:rPr>
        <w:t>et al</w:t>
      </w:r>
      <w:r w:rsidRPr="004A3D1D">
        <w:rPr>
          <w:rFonts w:ascii="Book Antiqua" w:hAnsi="Book Antiqua" w:cs="Book Antiqua"/>
          <w:color w:val="000000"/>
          <w:lang w:eastAsia="zh-CN"/>
        </w:rPr>
        <w:t xml:space="preserve">. </w:t>
      </w:r>
      <w:r w:rsidR="005F1A6F"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F1A6F"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F1A6F" w:rsidRPr="004A3D1D">
        <w:rPr>
          <w:rFonts w:ascii="Book Antiqua" w:eastAsia="Book Antiqua" w:hAnsi="Book Antiqua" w:cs="Book Antiqua"/>
          <w:color w:val="000000"/>
        </w:rPr>
        <w:t>cancer</w:t>
      </w:r>
    </w:p>
    <w:p w14:paraId="2AD1816C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425EE64C" w14:textId="03637C4E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Micka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hevallay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les-Henr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assmer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ouy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ranmanesh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o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>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f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>P</w:t>
      </w:r>
      <w:r w:rsidR="004A3D1D" w:rsidRPr="004A3D1D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</w:p>
    <w:p w14:paraId="4DB5D830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54337676" w14:textId="645FE0EA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Mickael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Chevallay</w:t>
      </w:r>
      <w:proofErr w:type="spellEnd"/>
      <w:r w:rsidRPr="004A3D1D">
        <w:rPr>
          <w:rFonts w:ascii="Book Antiqua" w:eastAsia="Book Antiqua" w:hAnsi="Book Antiqua" w:cs="Book Antiqua"/>
          <w:b/>
          <w:bCs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 xml:space="preserve">Charles-Henri </w:t>
      </w:r>
      <w:proofErr w:type="spellStart"/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>Wassmer</w:t>
      </w:r>
      <w:proofErr w:type="spellEnd"/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>Pouya</w:t>
      </w:r>
      <w:proofErr w:type="spellEnd"/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>Iranmanesh</w:t>
      </w:r>
      <w:proofErr w:type="spellEnd"/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>,</w:t>
      </w:r>
      <w:r w:rsidR="00EB6970" w:rsidRPr="00EB697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B6970" w:rsidRPr="004A3D1D">
        <w:rPr>
          <w:rFonts w:ascii="Book Antiqua" w:eastAsia="Book Antiqua" w:hAnsi="Book Antiqua" w:cs="Book Antiqua"/>
          <w:b/>
          <w:bCs/>
          <w:color w:val="000000"/>
        </w:rPr>
        <w:t xml:space="preserve">Minoa K Jung, Stefan P </w:t>
      </w:r>
      <w:proofErr w:type="spellStart"/>
      <w:r w:rsidR="00EB6970" w:rsidRPr="004A3D1D">
        <w:rPr>
          <w:rFonts w:ascii="Book Antiqua" w:eastAsia="Book Antiqua" w:hAnsi="Book Antiqua" w:cs="Book Antiqua"/>
          <w:b/>
          <w:bCs/>
          <w:color w:val="000000"/>
        </w:rPr>
        <w:t>Mönig</w:t>
      </w:r>
      <w:proofErr w:type="spellEnd"/>
      <w:r w:rsidR="00EB6970" w:rsidRPr="004A3D1D">
        <w:rPr>
          <w:rFonts w:ascii="Book Antiqua" w:eastAsia="Book Antiqua" w:hAnsi="Book Antiqua" w:cs="Book Antiqua"/>
          <w:b/>
          <w:bCs/>
          <w:color w:val="000000"/>
        </w:rPr>
        <w:t>,</w:t>
      </w:r>
      <w:r w:rsidR="004A3D1D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vi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ges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vers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pit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ul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05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 xml:space="preserve">Genève, </w:t>
      </w:r>
      <w:r w:rsidRPr="004A3D1D">
        <w:rPr>
          <w:rFonts w:ascii="Book Antiqua" w:eastAsia="Book Antiqua" w:hAnsi="Book Antiqua" w:cs="Book Antiqua"/>
          <w:color w:val="000000"/>
        </w:rPr>
        <w:t>Switzerland</w:t>
      </w:r>
    </w:p>
    <w:p w14:paraId="06B45962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4FD5BCA6" w14:textId="57F0978C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valla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sign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;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valla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sm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</w:t>
      </w:r>
      <w:r w:rsidR="0037434C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valla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sm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ranmanes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Ju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K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aly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ro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uscript;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D1D" w:rsidRPr="004A3D1D">
        <w:rPr>
          <w:rFonts w:ascii="Book Antiqua" w:hAnsi="Book Antiqua" w:cs="Book Antiqua"/>
          <w:color w:val="000000"/>
          <w:shd w:val="clear" w:color="auto" w:fill="FFFFFF"/>
          <w:lang w:eastAsia="zh-CN"/>
        </w:rPr>
        <w:t>a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</w:p>
    <w:p w14:paraId="55B3010C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4F3C13E8" w14:textId="292F72FA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efa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70DBB">
        <w:rPr>
          <w:rFonts w:ascii="Book Antiqua" w:eastAsia="Book Antiqua" w:hAnsi="Book Antiqua" w:cs="Book Antiqua"/>
          <w:b/>
          <w:b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Mönig</w:t>
      </w:r>
      <w:proofErr w:type="spellEnd"/>
      <w:r w:rsidRPr="004A3D1D">
        <w:rPr>
          <w:rFonts w:ascii="Book Antiqua" w:eastAsia="Book Antiqua" w:hAnsi="Book Antiqua" w:cs="Book Antiqua"/>
          <w:b/>
          <w:bCs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urgeon,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vi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sc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par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vers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pital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brielle-Perret-Gent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05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 xml:space="preserve">Genève, </w:t>
      </w:r>
      <w:r w:rsidRPr="004A3D1D">
        <w:rPr>
          <w:rFonts w:ascii="Book Antiqua" w:eastAsia="Book Antiqua" w:hAnsi="Book Antiqua" w:cs="Book Antiqua"/>
          <w:color w:val="000000"/>
        </w:rPr>
        <w:t>Switzerlan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fan.moenig@hcuge.ch</w:t>
      </w:r>
    </w:p>
    <w:p w14:paraId="4ED4905C" w14:textId="77777777" w:rsidR="005F1A6F" w:rsidRPr="004A3D1D" w:rsidRDefault="005F1A6F" w:rsidP="004A3D1D">
      <w:pPr>
        <w:spacing w:line="360" w:lineRule="auto"/>
        <w:jc w:val="both"/>
        <w:rPr>
          <w:rFonts w:ascii="Book Antiqua" w:hAnsi="Book Antiqua"/>
        </w:rPr>
      </w:pPr>
    </w:p>
    <w:p w14:paraId="0284A68F" w14:textId="77777777" w:rsidR="0037434C" w:rsidRPr="004A3D1D" w:rsidRDefault="0037434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 w:rsidRPr="004A3D1D">
        <w:rPr>
          <w:rFonts w:ascii="Book Antiqua" w:eastAsia="Book Antiqua" w:hAnsi="Book Antiqua" w:cs="Book Antiqua"/>
          <w:color w:val="000000"/>
        </w:rPr>
        <w:t>May 10, 2021</w:t>
      </w:r>
    </w:p>
    <w:p w14:paraId="35F6678F" w14:textId="77777777" w:rsidR="0037434C" w:rsidRPr="004A3D1D" w:rsidRDefault="0037434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 w:rsidRPr="004A3D1D">
        <w:rPr>
          <w:rFonts w:ascii="Book Antiqua" w:eastAsia="Book Antiqua" w:hAnsi="Book Antiqua" w:cs="Book Antiqua"/>
          <w:color w:val="000000"/>
        </w:rPr>
        <w:t>August 2, 2021</w:t>
      </w:r>
    </w:p>
    <w:p w14:paraId="48EFA7DA" w14:textId="3C973E3A" w:rsidR="0037434C" w:rsidRPr="009F3BB3" w:rsidRDefault="0037434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ins w:id="0" w:author="Liansheng Ma" w:date="2021-12-28T14:51:00Z">
        <w:r w:rsidR="008A6E4B" w:rsidRPr="008A6E4B">
          <w:rPr>
            <w:rFonts w:ascii="Book Antiqua" w:eastAsia="Book Antiqua" w:hAnsi="Book Antiqua" w:cs="Book Antiqua"/>
            <w:b/>
            <w:bCs/>
            <w:color w:val="000000"/>
          </w:rPr>
          <w:t>December 28, 2021</w:t>
        </w:r>
      </w:ins>
    </w:p>
    <w:p w14:paraId="1E55158B" w14:textId="08DE818F" w:rsidR="005F1A6F" w:rsidRPr="009F3BB3" w:rsidRDefault="0037434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Published online:</w:t>
      </w:r>
      <w:r w:rsidR="009F3BB3" w:rsidRPr="009F3BB3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</w:p>
    <w:p w14:paraId="4128393B" w14:textId="3A4C7E9C" w:rsidR="00E34D4C" w:rsidRDefault="00E34D4C">
      <w:pPr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442962C4" w14:textId="070723BD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02BED9F1" w14:textId="4B25677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g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ntr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creen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ram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eviousl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nonym</w:t>
      </w:r>
      <w:r w:rsidR="004C3B2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agement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dication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mptom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lief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b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ens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in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min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gura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cosurgic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pproac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lo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e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cologi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nage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tic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EBB92C4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CFA6D75" w14:textId="040B951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ligometastatis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</w:p>
    <w:p w14:paraId="1E45DC7A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7927E5EB" w14:textId="66C055E9" w:rsidR="00A77B3E" w:rsidRPr="004C0C37" w:rsidRDefault="008A7C62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4A3D1D">
        <w:rPr>
          <w:rFonts w:ascii="Book Antiqua" w:eastAsia="Book Antiqua" w:hAnsi="Book Antiqua" w:cs="Book Antiqua"/>
          <w:color w:val="000000"/>
        </w:rPr>
        <w:t>Chevalla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assm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ranmanes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s</w:t>
      </w:r>
    </w:p>
    <w:p w14:paraId="0AAC7205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BBF2D63" w14:textId="15E116F5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ing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t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acter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an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cr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</w:t>
      </w:r>
      <w:r w:rsidR="00A50592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gura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</w:p>
    <w:p w14:paraId="45BAC2DC" w14:textId="77777777" w:rsidR="004A3D1D" w:rsidRPr="004A3D1D" w:rsidRDefault="004A3D1D" w:rsidP="004A3D1D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4A3D1D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</w:p>
    <w:p w14:paraId="603D01E9" w14:textId="1AC9AB3B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F7F2468" w14:textId="34B3C3F1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r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qu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-associ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a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worldwide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06BD3" w:rsidRPr="004A3D1D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und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sculariz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ain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l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nden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quickl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06BD3" w:rsidRPr="004A3D1D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vi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50592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o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s</w:t>
      </w:r>
      <w:r w:rsidR="00A50592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5059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50592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5059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l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ountrie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qu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r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t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u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node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6BA47EAC" w14:textId="169E01D9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Predomina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beca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e-ons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mpto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reen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am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-thi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resentatio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l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hou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satisf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,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rg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i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50592"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atio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E34D4C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TN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Classif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Malign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(TNM)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FF1987" w:rsidRPr="004A3D1D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ple</w:t>
      </w:r>
      <w:r w:rsidR="00FF1987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ing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FF1987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o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havio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classif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f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quir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odu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l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A3D1D">
        <w:rPr>
          <w:rFonts w:ascii="Book Antiqua" w:eastAsia="Book Antiqua" w:hAnsi="Book Antiqua" w:cs="Book Antiqua"/>
          <w:color w:val="000000"/>
        </w:rPr>
        <w:t>Weichselbaum</w:t>
      </w:r>
      <w:proofErr w:type="spellEnd"/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acter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lleng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b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on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ga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orga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toff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p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F1987"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</w:t>
      </w:r>
      <w:r w:rsidR="002C4C25" w:rsidRPr="004A3D1D">
        <w:rPr>
          <w:rFonts w:ascii="Book Antiqua" w:eastAsia="Book Antiqua" w:hAnsi="Book Antiqua" w:cs="Book Antiqua"/>
          <w:color w:val="000000"/>
        </w:rPr>
        <w:t>m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FF1987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gur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W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09C84F9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FA5FAEE" w14:textId="1887B55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urger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astr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</w:p>
    <w:p w14:paraId="0D985854" w14:textId="72B4F54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qu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den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pproach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4,1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spi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ell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lorect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estion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8813628" w14:textId="47A6B00A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ancer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crib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p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2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%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17</w:t>
      </w:r>
      <w:r w:rsidR="00E34D4C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1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00075362" w14:textId="60BC50AA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wi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gl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fo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0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35.9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2C4C25"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5.5</w:t>
      </w:r>
      <w:r w:rsidR="002C4C25" w:rsidRPr="004A3D1D">
        <w:rPr>
          <w:rFonts w:ascii="Book Antiqua" w:eastAsia="Book Antiqua" w:hAnsi="Book Antiqua" w:cs="Book Antiqua"/>
          <w:color w:val="000000"/>
        </w:rPr>
        <w:t>%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61.7%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ectively)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-</w:t>
      </w:r>
      <w:r w:rsidR="00555886">
        <w:rPr>
          <w:rFonts w:ascii="Book Antiqua" w:eastAsia="Book Antiqua" w:hAnsi="Book Antiqua" w:cs="Book Antiqua"/>
          <w:color w:val="000000"/>
        </w:rPr>
        <w:t>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0-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t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i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cula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oper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2C4C25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admis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neumoni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omboembol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t</w:t>
      </w:r>
      <w:r w:rsidR="002C4C25" w:rsidRPr="004A3D1D">
        <w:rPr>
          <w:rFonts w:ascii="Book Antiqua" w:eastAsia="Book Antiqua" w:hAnsi="Book Antiqua" w:cs="Book Antiqua"/>
          <w:color w:val="000000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g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r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</w:p>
    <w:p w14:paraId="34168894" w14:textId="4D671DB0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i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kemu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4A3D1D">
        <w:rPr>
          <w:rFonts w:ascii="Book Antiqua" w:eastAsia="Book Antiqua" w:hAnsi="Book Antiqua" w:cs="Book Antiqua"/>
          <w:i/>
          <w:iCs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os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a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me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A1BF9">
        <w:rPr>
          <w:rFonts w:ascii="Book Antiqua" w:hAnsi="Book Antiqua" w:cs="Book Antiqua" w:hint="eastAsia"/>
          <w:color w:val="000000"/>
          <w:lang w:eastAsia="zh-CN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inferi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uniloba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m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me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eri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m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="006A1BF9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nt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lfi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i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AE38267" w14:textId="336F6C37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C4C25"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i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37434C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i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125218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7056C2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2</w:t>
      </w:r>
      <w:r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.7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7056C2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.1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7056C2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.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4.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7056C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</w:rPr>
        <w:t>respectively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i</w:t>
      </w:r>
      <w:r w:rsidR="007056C2" w:rsidRPr="004A3D1D">
        <w:rPr>
          <w:rFonts w:ascii="Book Antiqua" w:eastAsia="Book Antiqua" w:hAnsi="Book Antiqua" w:cs="Book Antiqua"/>
          <w:color w:val="000000"/>
        </w:rPr>
        <w:t>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f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fo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,18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</w:t>
      </w:r>
      <w:r w:rsidR="007056C2" w:rsidRPr="004A3D1D">
        <w:rPr>
          <w:rFonts w:ascii="Book Antiqua" w:eastAsia="Book Antiqua" w:hAnsi="Book Antiqua" w:cs="Book Antiqua"/>
          <w:color w:val="000000"/>
        </w:rPr>
        <w:t>.</w:t>
      </w:r>
      <w:r w:rsidRPr="004A3D1D">
        <w:rPr>
          <w:rFonts w:ascii="Book Antiqua" w:eastAsia="Book Antiqua" w:hAnsi="Book Antiqua" w:cs="Book Antiqua"/>
          <w:color w:val="000000"/>
        </w:rPr>
        <w:t>S</w:t>
      </w:r>
      <w:r w:rsidR="007056C2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eillanc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pidemiolog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="007056C2" w:rsidRPr="004A3D1D">
        <w:rPr>
          <w:rFonts w:ascii="Book Antiqua" w:eastAsia="Book Antiqua" w:hAnsi="Book Antiqua" w:cs="Book Antiqua"/>
          <w:color w:val="000000"/>
        </w:rPr>
        <w:t>SEER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b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750E7265" w14:textId="54974761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erv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056C2" w:rsidRPr="004A3D1D">
        <w:rPr>
          <w:rFonts w:ascii="Book Antiqua" w:eastAsia="Book Antiqua" w:hAnsi="Book Antiqua" w:cs="Book Antiqua"/>
          <w:color w:val="000000"/>
        </w:rPr>
        <w:t>Arbeitsgemeinschaf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056C2" w:rsidRPr="004A3D1D">
        <w:rPr>
          <w:rFonts w:ascii="Book Antiqua" w:eastAsia="Book Antiqua" w:hAnsi="Book Antiqua" w:cs="Book Antiqua"/>
          <w:color w:val="000000"/>
        </w:rPr>
        <w:t>Internistisch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056C2" w:rsidRPr="004A3D1D">
        <w:rPr>
          <w:rFonts w:ascii="Book Antiqua" w:eastAsia="Book Antiqua" w:hAnsi="Book Antiqua" w:cs="Book Antiqua"/>
          <w:color w:val="000000"/>
        </w:rPr>
        <w:t>Onkologi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="007056C2" w:rsidRPr="004A3D1D">
        <w:rPr>
          <w:rFonts w:ascii="Book Antiqua" w:eastAsia="Book Antiqua" w:hAnsi="Book Antiqua" w:cs="Book Antiqua"/>
          <w:color w:val="000000"/>
        </w:rPr>
        <w:t>AIO</w:t>
      </w:r>
      <w:r w:rsidRPr="004A3D1D">
        <w:rPr>
          <w:rFonts w:ascii="Book Antiqua" w:eastAsia="Book Antiqua" w:hAnsi="Book Antiqua" w:cs="Book Antiqua"/>
          <w:color w:val="000000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7056C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asi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u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ancer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-a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ig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.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cee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.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70968" w:rsidRPr="004A3D1D">
        <w:rPr>
          <w:rFonts w:ascii="Book Antiqua" w:eastAsia="Book Antiqua" w:hAnsi="Book Antiqua" w:cs="Book Antiqua"/>
          <w:color w:val="000000"/>
        </w:rPr>
        <w:t>patient’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Fig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464789BF" w14:textId="640BC8E6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stif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p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i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enocarcinoma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fin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tro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d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g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able</w:t>
      </w:r>
      <w:proofErr w:type="spellEnd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cl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056C2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sitiv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cles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cl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bsequ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5757BE23" w14:textId="1B8CBCE9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question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enocarcinoma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G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n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05569" w:rsidRPr="004A3D1D">
        <w:rPr>
          <w:rFonts w:ascii="Book Antiqua" w:eastAsia="Book Antiqua" w:hAnsi="Book Antiqua" w:cs="Book Antiqua"/>
          <w:color w:val="000000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mo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-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2</w:t>
      </w:r>
      <w:r w:rsidR="00555886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inicalTrials.gov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identifier: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CT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3042169)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7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term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E77735C" w14:textId="0DB0A946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mpto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ee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tru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re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usefuln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lu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ympto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rema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clea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v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r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uations.</w:t>
      </w:r>
    </w:p>
    <w:p w14:paraId="07916E50" w14:textId="55DE47CE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932384"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rongfu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ch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si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suffic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tiv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.</w:t>
      </w:r>
    </w:p>
    <w:p w14:paraId="7C4BC892" w14:textId="223D8B76" w:rsidR="00A77B3E" w:rsidRPr="004A3D1D" w:rsidRDefault="008A7C62" w:rsidP="00E34D4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mma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s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qu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aranc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pri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denectom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complic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stom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n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-blo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croscop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roscop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d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29172E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j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g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mmar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disciplin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Beca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29172E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-gra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025A91F0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679D5244" w14:textId="45188C9E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hemotherap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astric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</w:p>
    <w:p w14:paraId="1969EFBF" w14:textId="17D022CF" w:rsidR="00A77B3E" w:rsidRPr="00E34D4C" w:rsidRDefault="00E34D4C" w:rsidP="004A3D1D">
      <w:pPr>
        <w:spacing w:line="360" w:lineRule="auto"/>
        <w:jc w:val="both"/>
        <w:rPr>
          <w:rFonts w:ascii="Book Antiqua" w:hAnsi="Book Antiqua"/>
        </w:rPr>
      </w:pPr>
      <w:r w:rsidRPr="00E34D4C">
        <w:rPr>
          <w:rFonts w:ascii="Book Antiqua" w:eastAsia="Book Antiqua" w:hAnsi="Book Antiqua" w:cs="Book Antiqua"/>
          <w:b/>
          <w:i/>
          <w:iCs/>
          <w:color w:val="000000"/>
        </w:rPr>
        <w:t>Systemic chemotherapy</w:t>
      </w:r>
    </w:p>
    <w:p w14:paraId="101F323B" w14:textId="41C0C23A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year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28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olution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n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nfusion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AGIC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6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n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oordonnee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ancerologi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ges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CCORD-07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tud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086255">
        <w:rPr>
          <w:rFonts w:ascii="Book Antiqua" w:eastAsia="Book Antiqua" w:hAnsi="Book Antiqua" w:cs="Book Antiqua"/>
          <w:color w:val="000000"/>
        </w:rPr>
        <w:t xml:space="preserve"> 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er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cessfu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CE1598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E1598" w:rsidRPr="004A3D1D">
        <w:rPr>
          <w:rFonts w:ascii="Book Antiqua" w:eastAsia="Book Antiqua" w:hAnsi="Book Antiqua" w:cs="Book Antiqua"/>
          <w:color w:val="000000"/>
        </w:rPr>
        <w:t>(GEJ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olvin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s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erat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o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ler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de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opulatio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mil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ocetaxel</w:t>
      </w:r>
      <w:r w:rsidR="00F82C5C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tablish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G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rial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cul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pyrimidine)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fer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17D6AB9F" w14:textId="1D1054CE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p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182B05B" w14:textId="0137ED0C" w:rsidR="00A77B3E" w:rsidRPr="004A3D1D" w:rsidRDefault="00F82C5C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ontras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ne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g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rema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ssoci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rogn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="008A7C62"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4%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8A7C62" w:rsidRPr="004A3D1D">
        <w:rPr>
          <w:rFonts w:ascii="Book Antiqua" w:eastAsia="Book Antiqua" w:hAnsi="Book Antiqua" w:cs="Book Antiqua"/>
          <w:color w:val="000000"/>
          <w:vertAlign w:val="superscript"/>
        </w:rPr>
        <w:t>33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ppro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radition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8A7C62" w:rsidRPr="004A3D1D">
        <w:rPr>
          <w:rFonts w:ascii="Book Antiqua" w:eastAsia="Book Antiqua" w:hAnsi="Book Antiqua" w:cs="Book Antiqua"/>
          <w:color w:val="000000"/>
        </w:rPr>
        <w:t>epirubicin</w:t>
      </w:r>
      <w:proofErr w:type="spellEnd"/>
      <w:r w:rsidR="008A7C62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A7C62" w:rsidRPr="004A3D1D">
        <w:rPr>
          <w:rFonts w:ascii="Book Antiqua" w:eastAsia="Book Antiqua" w:hAnsi="Book Antiqua" w:cs="Book Antiqua"/>
          <w:color w:val="000000"/>
        </w:rPr>
        <w:t>regimen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DB45260" w14:textId="3578F02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yam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4A3D1D">
        <w:rPr>
          <w:rFonts w:ascii="Book Antiqua" w:eastAsia="Book Antiqua" w:hAnsi="Book Antiqua" w:cs="Book Antiqua"/>
          <w:i/>
          <w:iCs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am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a-aor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ocetax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 xml:space="preserve">4 </w:t>
      </w:r>
      <w:proofErr w:type="spellStart"/>
      <w:r w:rsidR="00555886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fo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 xml:space="preserve">2 </w:t>
      </w:r>
      <w:proofErr w:type="spellStart"/>
      <w:r w:rsidR="00555886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555886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 xml:space="preserve">4 </w:t>
      </w:r>
      <w:proofErr w:type="spellStart"/>
      <w:r w:rsidR="00555886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r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ve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FU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F82C5C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t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n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7.5%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3.8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lapse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5.0%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vari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.</w:t>
      </w:r>
    </w:p>
    <w:p w14:paraId="79C8F301" w14:textId="57582DD5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cad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ce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p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om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or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D1F6E2B" w14:textId="362691D8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“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F0A5A" w:rsidRPr="004A3D1D">
        <w:rPr>
          <w:rFonts w:ascii="Book Antiqua" w:eastAsia="Book Antiqua" w:hAnsi="Book Antiqua" w:cs="Book Antiqua"/>
          <w:color w:val="000000"/>
        </w:rPr>
        <w:t>”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crib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55886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55886" w:rsidRPr="004A3D1D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7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29D22464" w14:textId="6E008368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us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7DCACFB7" w14:textId="73E3CA8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IR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g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c</w:t>
      </w:r>
      <w:r w:rsidRPr="004A3D1D">
        <w:rPr>
          <w:rFonts w:ascii="Book Antiqua" w:eastAsia="Book Antiqua" w:hAnsi="Book Antiqua" w:cs="Book Antiqua"/>
          <w:color w:val="000000"/>
        </w:rPr>
        <w:t>apecitab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mmen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F0A5A" w:rsidRPr="004A3D1D">
        <w:rPr>
          <w:rFonts w:ascii="Book Antiqua" w:eastAsia="Book Antiqua" w:hAnsi="Book Antiqua" w:cs="Book Antiqua"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688F92F1" w14:textId="4D9E2416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urop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4.2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pirubicin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F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mmar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</w:p>
    <w:p w14:paraId="6705244E" w14:textId="7DBFF321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ll-stud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-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4B4EAEBC" w14:textId="3636C6C4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v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tox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AF0A5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ifluridine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ipiracil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GS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EB55FF"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38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fluridine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ipiracil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B55FF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ifluridine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ipiraci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.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.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haz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69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34D4C" w:rsidRPr="00E34D4C">
        <w:rPr>
          <w:rFonts w:ascii="Book Antiqua" w:eastAsia="Book Antiqua" w:hAnsi="Book Antiqua" w:cs="Book Antiqua"/>
          <w:i/>
          <w:color w:val="000000"/>
        </w:rPr>
        <w:t>P</w:t>
      </w:r>
      <w:r w:rsidR="00F00333">
        <w:rPr>
          <w:rFonts w:ascii="Book Antiqua" w:eastAsia="Book Antiqua" w:hAnsi="Book Antiqua" w:cs="Book Antiqua"/>
          <w:i/>
          <w:color w:val="000000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</w:rPr>
        <w:t>0.001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</w:p>
    <w:p w14:paraId="24923971" w14:textId="37FCA5F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gin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assess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u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C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v1.1)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3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asur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ass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18B2610C" w14:textId="45E9464E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0E41B74B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0A2178FD" w14:textId="244F368F" w:rsidR="00A77B3E" w:rsidRPr="00E34D4C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E34D4C">
        <w:rPr>
          <w:rFonts w:ascii="Book Antiqua" w:eastAsia="Book Antiqua" w:hAnsi="Book Antiqua" w:cs="Book Antiqua"/>
          <w:b/>
          <w:iCs/>
          <w:caps/>
          <w:color w:val="000000"/>
          <w:u w:val="single"/>
        </w:rPr>
        <w:t>Intraperitoneal</w:t>
      </w:r>
      <w:r w:rsidR="00A32200" w:rsidRPr="00E34D4C">
        <w:rPr>
          <w:rFonts w:ascii="Book Antiqua" w:eastAsia="Book Antiqua" w:hAnsi="Book Antiqua" w:cs="Book Antiqua"/>
          <w:b/>
          <w:iCs/>
          <w:caps/>
          <w:color w:val="000000"/>
          <w:u w:val="single"/>
        </w:rPr>
        <w:t xml:space="preserve"> </w:t>
      </w:r>
      <w:r w:rsidRPr="00E34D4C">
        <w:rPr>
          <w:rFonts w:ascii="Book Antiqua" w:eastAsia="Book Antiqua" w:hAnsi="Book Antiqua" w:cs="Book Antiqua"/>
          <w:b/>
          <w:iCs/>
          <w:caps/>
          <w:color w:val="000000"/>
          <w:u w:val="single"/>
        </w:rPr>
        <w:t>chemotherapy</w:t>
      </w:r>
    </w:p>
    <w:p w14:paraId="412B32FD" w14:textId="6D21CFD8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v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r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14FECC7" w14:textId="4841F54F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i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ou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A46003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o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as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11541" w:rsidRPr="004A3D1D">
        <w:rPr>
          <w:rFonts w:ascii="Book Antiqua" w:eastAsia="Book Antiqua" w:hAnsi="Book Antiqua" w:cs="Book Antiqua"/>
          <w:color w:val="000000"/>
        </w:rPr>
        <w:t>Ab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3</w:t>
      </w:r>
      <w:r w:rsidR="00411541" w:rsidRPr="004A3D1D">
        <w:rPr>
          <w:rFonts w:ascii="Book Antiqua" w:eastAsia="Book Antiqua" w:hAnsi="Book Antiqua" w:cs="Book Antiqua"/>
          <w:color w:val="000000"/>
        </w:rPr>
        <w:t>%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6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f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PC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IV)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40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623B521A" w14:textId="560C0AFE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aminatio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ed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411541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0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chedul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1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matoge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semina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o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tens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x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ag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echniqu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w-volum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ns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dules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2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8C9980C" w14:textId="59DC66A3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ad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verity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PCI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garbak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lp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er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l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z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ribu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oug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xim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9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3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all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ern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ow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entra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ug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u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rectl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rec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still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bdomi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v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yperthermi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tend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coreg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netr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lign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dul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mito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4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08DACDB8" w14:textId="2D7D231A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4A3D1D">
        <w:rPr>
          <w:rFonts w:ascii="Book Antiqua" w:eastAsia="Book Antiqua" w:hAnsi="Book Antiqua" w:cs="Book Antiqua"/>
          <w:color w:val="000000"/>
        </w:rPr>
        <w:t>HIPEC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pend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sib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on</w:t>
      </w:r>
      <w:r w:rsidR="00500D5B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u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d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500D5B" w:rsidRPr="004A3D1D">
        <w:rPr>
          <w:rFonts w:ascii="Book Antiqua" w:eastAsia="Book Antiqua" w:hAnsi="Book Antiqua" w:cs="Book Antiqua"/>
          <w:color w:val="000000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.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mm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4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4D12B8A7" w14:textId="775A6203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i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enc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ebrua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98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ugu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007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leh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4A3D1D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6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5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-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-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5-yea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43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8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3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ectively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1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0%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3%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ectivel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on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letenes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incip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depend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acto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low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noug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ownstaging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w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242A9F8" w14:textId="57FFFED9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n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27F7DFD" w14:textId="7A4114B3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v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xic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tegory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R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.67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.02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.67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P</w:t>
      </w:r>
      <w:r w:rsidR="00F00333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0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ysfun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R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4.46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.42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3.99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1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l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ruci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s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cell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unc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t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tra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ses.</w:t>
      </w:r>
    </w:p>
    <w:p w14:paraId="60112627" w14:textId="78621402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et-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s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ding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r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hyl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tumor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et-ring-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hyl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vi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00D5B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hyl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0CF19ECE" w14:textId="439B5767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urre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34057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e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PCI)</w:t>
      </w:r>
      <w:r w:rsidR="00F00333">
        <w:rPr>
          <w:rFonts w:ascii="Book Antiqua" w:eastAsia="Book Antiqua" w:hAnsi="Book Antiqua" w:cs="Book Antiqua"/>
          <w:color w:val="000000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</w:rPr>
        <w:t>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48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mpl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chni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amewo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toco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clusivel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2C66093F" w14:textId="5302A1AC" w:rsidR="00A77B3E" w:rsidRPr="004A3D1D" w:rsidRDefault="008A7C62" w:rsidP="00E34D4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l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HIPEC</w:t>
      </w:r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D4C" w:rsidRPr="004A3D1D">
        <w:rPr>
          <w:rFonts w:ascii="Book Antiqua" w:eastAsia="Book Antiqua" w:hAnsi="Book Antiqua" w:cs="Book Antiqua"/>
          <w:color w:val="000000"/>
          <w:vertAlign w:val="superscript"/>
        </w:rPr>
        <w:t>49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s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.</w:t>
      </w:r>
    </w:p>
    <w:p w14:paraId="617D8981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8110EFA" w14:textId="1C523C4C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adiotherap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317862FD" w14:textId="5D9254B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</w:t>
      </w:r>
      <w:r w:rsidR="003F22FF" w:rsidRPr="004A3D1D">
        <w:rPr>
          <w:rFonts w:ascii="Book Antiqua" w:eastAsia="Book Antiqua" w:hAnsi="Book Antiqua" w:cs="Book Antiqua"/>
          <w:color w:val="000000"/>
        </w:rPr>
        <w:t>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el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ploy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s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g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it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i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monst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appoin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limin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p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ma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di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im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t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w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d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nodes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bsolu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s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ximat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="00555886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ar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or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Inter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1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hod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aw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ntri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sid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g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d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4A3D1D">
        <w:rPr>
          <w:rFonts w:ascii="Book Antiqua" w:eastAsia="Book Antiqua" w:hAnsi="Book Antiqua" w:cs="Book Antiqua"/>
          <w:color w:val="000000"/>
        </w:rPr>
        <w:t>.</w:t>
      </w:r>
    </w:p>
    <w:p w14:paraId="727A5967" w14:textId="51C8CEF7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arc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netheles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mploy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3.3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.3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%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iv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ur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clu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ility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r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orm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qu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sect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t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4A3D1D">
        <w:rPr>
          <w:rFonts w:ascii="Book Antiqua" w:eastAsia="Book Antiqua" w:hAnsi="Book Antiqua" w:cs="Book Antiqua"/>
          <w:i/>
          <w:iCs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5</w:t>
      </w:r>
      <w:r w:rsidRPr="004A3D1D">
        <w:rPr>
          <w:rFonts w:ascii="Book Antiqua" w:eastAsia="Book Antiqua" w:hAnsi="Book Antiqua" w:cs="Book Antiqua"/>
          <w:color w:val="000000"/>
        </w:rPr>
        <w:t>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="003F22FF" w:rsidRPr="004A3D1D">
        <w:rPr>
          <w:rFonts w:ascii="Book Antiqua" w:eastAsia="Book Antiqua" w:hAnsi="Book Antiqua" w:cs="Book Antiqua"/>
          <w:color w:val="000000"/>
        </w:rPr>
        <w:t>h</w:t>
      </w:r>
      <w:r w:rsidRPr="004A3D1D">
        <w:rPr>
          <w:rFonts w:ascii="Book Antiqua" w:eastAsia="Book Antiqua" w:hAnsi="Book Antiqua" w:cs="Book Antiqua"/>
          <w:color w:val="000000"/>
        </w:rPr>
        <w:t>az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r</w:t>
      </w:r>
      <w:r w:rsidRPr="004A3D1D">
        <w:rPr>
          <w:rFonts w:ascii="Book Antiqua" w:eastAsia="Book Antiqua" w:hAnsi="Book Antiqua" w:cs="Book Antiqua"/>
          <w:color w:val="000000"/>
        </w:rPr>
        <w:t>ati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6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34D4C" w:rsidRPr="00E34D4C">
        <w:rPr>
          <w:rFonts w:ascii="Book Antiqua" w:eastAsia="Book Antiqua" w:hAnsi="Book Antiqua" w:cs="Book Antiqua"/>
          <w:color w:val="000000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45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1.0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5AC4A7EC" w14:textId="5AA9F4FA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3F22FF" w:rsidRPr="004A3D1D">
        <w:rPr>
          <w:rFonts w:ascii="Book Antiqua" w:eastAsia="Book Antiqua" w:hAnsi="Book Antiqua" w:cs="Book Antiqua"/>
          <w:color w:val="000000"/>
        </w:rPr>
        <w:t>play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mpto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u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duc</w:t>
      </w:r>
      <w:r w:rsidR="0012761A" w:rsidRPr="004A3D1D">
        <w:rPr>
          <w:rFonts w:ascii="Book Antiqua" w:eastAsia="Book Antiqua" w:hAnsi="Book Antiqua" w:cs="Book Antiqua"/>
          <w:color w:val="000000"/>
        </w:rPr>
        <w:t>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bleeding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.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res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tt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inicalTrials.gov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identifier: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CT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04248452)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456AEAF7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31C4E497" w14:textId="41E2FD71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argeted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y</w:t>
      </w:r>
      <w:r w:rsidR="00A32200"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69824D0B" w14:textId="7BF3BD9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n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mul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a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l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tern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ution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tei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ol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ans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erythrobla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ukem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ge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molo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ErbB2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n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long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EGF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ros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nas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expres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</w:t>
      </w:r>
      <w:r w:rsidR="0012761A" w:rsidRPr="004A3D1D">
        <w:rPr>
          <w:rFonts w:ascii="Book Antiqua" w:eastAsia="Book Antiqua" w:hAnsi="Book Antiqua" w:cs="Book Antiqua"/>
          <w:color w:val="000000"/>
        </w:rPr>
        <w:t>%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20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ancer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58,59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er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iologic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havi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edi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ark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nos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btyp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chanis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minist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gand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ernaliz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agoniz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ycling.</w:t>
      </w:r>
    </w:p>
    <w:p w14:paraId="46D2972E" w14:textId="27FB119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rcinoma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scrib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0,61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i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c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tting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cessary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17FEA70A" w14:textId="4566277C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oG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tinum/fluoropyrimid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platinum/fluoropyrimid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urr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12761A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3.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11.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onl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z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HR</w:t>
      </w:r>
      <w:r w:rsidR="004A3D1D" w:rsidRPr="006A1BF9">
        <w:rPr>
          <w:rFonts w:ascii="Book Antiqua" w:eastAsia="Book Antiqua" w:hAnsi="Book Antiqua" w:cs="Book Antiqua"/>
          <w:color w:val="000000"/>
        </w:rPr>
        <w:t>]</w:t>
      </w:r>
      <w:r w:rsidR="006A1BF9">
        <w:rPr>
          <w:rFonts w:ascii="Book Antiqua" w:hAnsi="Book Antiqua" w:cs="Book Antiqua" w:hint="eastAsia"/>
          <w:color w:val="000000"/>
          <w:lang w:eastAsia="zh-CN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7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046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ta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a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6.0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11.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R</w:t>
      </w:r>
      <w:r w:rsidR="006A1BF9">
        <w:rPr>
          <w:rFonts w:ascii="Book Antiqua" w:hAnsi="Book Antiqua" w:cs="Book Antiqua" w:hint="eastAsia"/>
          <w:color w:val="000000"/>
          <w:lang w:eastAsia="zh-CN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65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ot</w:t>
      </w:r>
      <w:r w:rsidR="0012761A" w:rsidRPr="004A3D1D">
        <w:rPr>
          <w:rFonts w:ascii="Book Antiqua" w:eastAsia="Book Antiqua" w:hAnsi="Book Antiqua" w:cs="Book Antiqua"/>
          <w:color w:val="000000"/>
        </w:rPr>
        <w:t>abl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</w:rPr>
        <w:t>si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%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ach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ist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59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rok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i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68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54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0%)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94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4D4C" w:rsidRPr="00E34D4C">
        <w:rPr>
          <w:rFonts w:ascii="Book Antiqua" w:eastAsia="Book Antiqua" w:hAnsi="Book Antiqua" w:cs="Book Antiqua"/>
          <w:color w:val="000000"/>
          <w:shd w:val="clear" w:color="auto" w:fill="FFFFFF"/>
        </w:rPr>
        <w:t>95%CI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4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E34D4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99%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ublic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th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2761A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</w:p>
    <w:p w14:paraId="1F5AF09E" w14:textId="6752732D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ti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es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erv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</w:t>
      </w:r>
      <w:r w:rsidR="007A4989" w:rsidRPr="004A3D1D">
        <w:rPr>
          <w:rFonts w:ascii="Book Antiqua" w:eastAsia="Book Antiqua" w:hAnsi="Book Antiqua" w:cs="Book Antiqua"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du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ligh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="00685BEB"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)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terogene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fo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ord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dir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agent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4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com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i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es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st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sid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</w:p>
    <w:p w14:paraId="7ECDA9E6" w14:textId="659DF238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g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dic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or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ocka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85BEB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ertuzumab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gn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to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s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85BEB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ertuzumab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ni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tiv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i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37434C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CO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685BEB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rtuzumab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uoropyrimidin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isplatin</w:t>
      </w:r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cebo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stu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uoropyrimidine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66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JACO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egativ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3.3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bsolu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rtuzumab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w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tistic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685BEB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2FBC7DA" w14:textId="3E25CF4A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adi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play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atus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002ED43C" w14:textId="5B861ECE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rea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7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v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targe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e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hie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68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dru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jug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o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-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av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trapeptide-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k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tox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poisomer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hibito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enab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iver</w:t>
      </w:r>
      <w:r w:rsidR="00041176" w:rsidRPr="004A3D1D">
        <w:rPr>
          <w:rFonts w:ascii="Book Antiqua" w:eastAsia="Book Antiqua" w:hAnsi="Book Antiqua" w:cs="Book Antiqua"/>
          <w:color w:val="000000"/>
        </w:rPr>
        <w:t>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41176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rec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A46003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.</w:t>
      </w:r>
    </w:p>
    <w:p w14:paraId="1F90B3B4" w14:textId="3B34A559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port</w:t>
      </w:r>
      <w:r w:rsidR="00C71413" w:rsidRPr="004A3D1D">
        <w:rPr>
          <w:rFonts w:ascii="Book Antiqua" w:eastAsia="Book Antiqua" w:hAnsi="Book Antiqua" w:cs="Book Antiqua"/>
          <w:color w:val="000000"/>
        </w:rPr>
        <w:t>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1413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i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2.5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8.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1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.6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3.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.03)</w:t>
      </w:r>
      <w:r w:rsidR="00C71413" w:rsidRPr="004A3D1D">
        <w:rPr>
          <w:rFonts w:ascii="Book Antiqua" w:eastAsia="Book Antiqua" w:hAnsi="Book Antiqua" w:cs="Book Antiqua"/>
          <w:color w:val="000000"/>
        </w:rPr>
        <w:t>.</w:t>
      </w:r>
    </w:p>
    <w:p w14:paraId="0D4AB2D2" w14:textId="16E235E7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er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utropen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1%)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em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38%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orex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7%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G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</w:p>
    <w:p w14:paraId="05BAED85" w14:textId="635BFA55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Vascul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dothel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VEGFR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w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o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giogene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ibu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-VEGFR-2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dir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</w:rPr>
        <w:t>r</w:t>
      </w:r>
      <w:r w:rsidRPr="004A3D1D">
        <w:rPr>
          <w:rFonts w:ascii="Book Antiqua" w:eastAsia="Book Antiqua" w:hAnsi="Book Antiqua" w:cs="Book Antiqua"/>
          <w:color w:val="000000"/>
        </w:rPr>
        <w:t>amucir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agoniz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GF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wa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GARD)</w:t>
      </w:r>
      <w:r w:rsidR="00A32200" w:rsidRPr="004A3D1D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.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3.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D0F75" w:rsidRPr="004A3D1D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INB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tudy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71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mcirumab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</w:rPr>
        <w:t>r</w:t>
      </w:r>
      <w:r w:rsidRPr="004A3D1D">
        <w:rPr>
          <w:rFonts w:ascii="Book Antiqua" w:eastAsia="Book Antiqua" w:hAnsi="Book Antiqua" w:cs="Book Antiqua"/>
          <w:color w:val="000000"/>
        </w:rPr>
        <w:t>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gnifica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a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or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j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C71413" w:rsidRPr="004A3D1D">
        <w:rPr>
          <w:rFonts w:ascii="Book Antiqua" w:eastAsia="Book Antiqua" w:hAnsi="Book Antiqua" w:cs="Book Antiqua"/>
          <w:color w:val="000000"/>
        </w:rPr>
        <w:t>-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28%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16%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ectively</w:t>
      </w:r>
      <w:r w:rsidR="00C71413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</w:t>
      </w:r>
      <w:r w:rsidR="00C71413" w:rsidRPr="004A3D1D">
        <w:rPr>
          <w:rFonts w:ascii="Book Antiqua" w:eastAsia="Book Antiqua" w:hAnsi="Book Antiqua" w:cs="Book Antiqua"/>
          <w:color w:val="000000"/>
        </w:rPr>
        <w:t>.</w:t>
      </w:r>
      <w:r w:rsidRPr="004A3D1D">
        <w:rPr>
          <w:rFonts w:ascii="Book Antiqua" w:eastAsia="Book Antiqua" w:hAnsi="Book Antiqua" w:cs="Book Antiqua"/>
          <w:color w:val="000000"/>
        </w:rPr>
        <w:t>0001).</w:t>
      </w:r>
    </w:p>
    <w:p w14:paraId="6F36C8E0" w14:textId="7FC91906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MS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7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al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2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mucir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VEGF-R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hibitor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71413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d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0-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chie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RA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97%</w:t>
      </w:r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83%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one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049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tal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RA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5.9%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2.5%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7A498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em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tali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23C5371B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5FDFD8DA" w14:textId="7461A19C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mmunotherapy</w:t>
      </w:r>
    </w:p>
    <w:p w14:paraId="298F1F6E" w14:textId="12AD11C2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rd-li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ption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isappoint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mp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gram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PD-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gand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fac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pres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low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yste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m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72B57894" w14:textId="51A8293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i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rd-lin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s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TRACTION-2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3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immun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arget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s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5.3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4.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ectively;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H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63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4D4C" w:rsidRPr="00E34D4C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P</w:t>
      </w:r>
      <w:r w:rsidR="00F00333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&lt;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0.001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nfir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opul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on-Asi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KEYNOTE-05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4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ingle-ar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ulticohor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259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untri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mbroli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noclon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tibo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1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bjec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1.6%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programm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g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1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xpressio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nge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16.3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0A1039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="004A3D1D" w:rsidRPr="004A3D1D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7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neg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umor)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6DFB9C1" w14:textId="1DCE1D8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YNO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62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4A3D1D">
        <w:rPr>
          <w:rFonts w:ascii="Book Antiqua" w:eastAsia="Book Antiqua" w:hAnsi="Book Antiqua" w:cs="Book Antiqua"/>
          <w:color w:val="000000"/>
          <w:vertAlign w:val="superscript"/>
        </w:rPr>
        <w:t>75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in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6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0A1039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feri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14.8%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0A1039" w:rsidRPr="004A3D1D">
        <w:rPr>
          <w:rFonts w:ascii="Book Antiqua" w:eastAsia="Book Antiqua" w:hAnsi="Book Antiqua" w:cs="Book Antiqua"/>
          <w:color w:val="000000"/>
        </w:rPr>
        <w:t>-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37.2%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i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r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0A1039"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</w:t>
      </w:r>
      <w:r w:rsidR="000A1039" w:rsidRPr="004A3D1D">
        <w:rPr>
          <w:rFonts w:ascii="Book Antiqua" w:eastAsia="Book Antiqua" w:hAnsi="Book Antiqua" w:cs="Book Antiqua"/>
          <w:color w:val="000000"/>
        </w:rPr>
        <w:t>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</w:p>
    <w:p w14:paraId="75E1A869" w14:textId="002A01F4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D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j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ClinicalTrials.g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CT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04510064)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A3D1D">
        <w:rPr>
          <w:rFonts w:ascii="Book Antiqua" w:eastAsia="Book Antiqua" w:hAnsi="Book Antiqua" w:cs="Book Antiqua"/>
          <w:color w:val="000000"/>
          <w:vertAlign w:val="superscript"/>
        </w:rPr>
        <w:t>76</w:t>
      </w:r>
      <w:r w:rsidR="004A3D1D" w:rsidRPr="004A3D1D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A3D1D" w:rsidRPr="004A3D1D">
        <w:rPr>
          <w:rFonts w:ascii="Book Antiqua" w:eastAsia="Book Antiqua" w:hAnsi="Book Antiqua" w:cs="Book Antiqua"/>
          <w:color w:val="000000"/>
        </w:rPr>
        <w:t>.</w:t>
      </w:r>
    </w:p>
    <w:p w14:paraId="6D06C864" w14:textId="5D746693" w:rsidR="00A77B3E" w:rsidRPr="004A3D1D" w:rsidRDefault="008A7C62" w:rsidP="007D0F75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ines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valuate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55741F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mrelizumab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jectio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eucovori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xaliplatin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lbumin-bou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(modifi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FLOT</w:t>
      </w:r>
      <w:proofErr w:type="spellEnd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ndpoin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ilit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fir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 xml:space="preserve">3 </w:t>
      </w:r>
      <w:proofErr w:type="spellStart"/>
      <w:r w:rsidR="00555886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555886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555886">
        <w:rPr>
          <w:rFonts w:ascii="Book Antiqua" w:eastAsia="Book Antiqua" w:hAnsi="Book Antiqua" w:cs="Book Antiqua"/>
          <w:color w:val="000000"/>
        </w:rPr>
        <w:t>6 wk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o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ov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inu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cles.</w:t>
      </w:r>
    </w:p>
    <w:p w14:paraId="38429519" w14:textId="0C6BCFB1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DANT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-8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go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ing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ezolizumab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hibitor,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7]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eparated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groups: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tezolizumab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F485D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D-L1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hibitors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period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D5EA1CB" w14:textId="22535A1E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ONLIGH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rui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specifically</w:t>
      </w:r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A1BF9" w:rsidRPr="004A3D1D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-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gativ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8B3ED7"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igibl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sequ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8B3ED7" w:rsidRPr="004A3D1D">
        <w:rPr>
          <w:rFonts w:ascii="Book Antiqua" w:eastAsia="Book Antiqua" w:hAnsi="Book Antiqua" w:cs="Book Antiqua"/>
          <w:color w:val="000000"/>
        </w:rPr>
        <w:t>on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pilimumab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-fr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dpoin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2.</w:t>
      </w:r>
    </w:p>
    <w:p w14:paraId="6271CE0C" w14:textId="702381E9" w:rsidR="00A77B3E" w:rsidRPr="004A3D1D" w:rsidRDefault="008A7C62" w:rsidP="006A1BF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m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l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ird-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ed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f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wn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tent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42FA9261" w14:textId="77777777" w:rsidR="00A77B3E" w:rsidRPr="004A3D1D" w:rsidRDefault="00A77B3E" w:rsidP="004A3D1D">
      <w:pPr>
        <w:spacing w:line="360" w:lineRule="auto"/>
        <w:jc w:val="both"/>
        <w:rPr>
          <w:rFonts w:ascii="Book Antiqua" w:hAnsi="Book Antiqua"/>
        </w:rPr>
      </w:pPr>
    </w:p>
    <w:p w14:paraId="21CE5BEC" w14:textId="77777777" w:rsidR="00A77B3E" w:rsidRPr="004A3D1D" w:rsidRDefault="008A7C62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4A9278F" w14:textId="4510AB42" w:rsidR="00A77B3E" w:rsidRDefault="008A7C62" w:rsidP="004A3D1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t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ove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E141DD">
        <w:rPr>
          <w:rFonts w:ascii="Book Antiqua" w:eastAsia="Book Antiqua" w:hAnsi="Book Antiqua" w:cs="Book Antiqua"/>
          <w:color w:val="000000"/>
        </w:rPr>
        <w:t xml:space="preserve"> 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iqu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al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ossibl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erti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141DD">
        <w:rPr>
          <w:rFonts w:ascii="Book Antiqua" w:eastAsia="Book Antiqua" w:hAnsi="Book Antiqua" w:cs="Book Antiqua"/>
          <w:color w:val="000000"/>
        </w:rPr>
        <w:t xml:space="preserve">specialists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da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disciplin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a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on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st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is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lle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pri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tilit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gres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um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celer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pag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lay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wev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c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rbid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r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ickl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u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f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tag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dersta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mit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</w:t>
      </w:r>
      <w:r w:rsidR="007A4989" w:rsidRPr="004A3D1D">
        <w:rPr>
          <w:rFonts w:ascii="Book Antiqua" w:eastAsia="Book Antiqua" w:hAnsi="Book Antiqua" w:cs="Book Antiqua"/>
          <w:color w:val="000000"/>
        </w:rPr>
        <w:t>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rg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ecif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w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sen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mu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mis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el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ver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lecu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rent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i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ica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ien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ler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m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iti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eligi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f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7A4989" w:rsidRPr="004A3D1D">
        <w:rPr>
          <w:rFonts w:ascii="Book Antiqua" w:eastAsia="Book Antiqua" w:hAnsi="Book Antiqua" w:cs="Book Antiqua"/>
          <w:color w:val="000000"/>
        </w:rPr>
        <w:t>only</w:t>
      </w:r>
      <w:r w:rsidR="004A3D1D" w:rsidRPr="004A3D1D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ab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</w:p>
    <w:p w14:paraId="32D8AA9B" w14:textId="77777777" w:rsidR="004A3D1D" w:rsidRPr="004A3D1D" w:rsidRDefault="004A3D1D" w:rsidP="004A3D1D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A6E3A3B" w14:textId="7777777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REFERENCES</w:t>
      </w:r>
    </w:p>
    <w:p w14:paraId="31BCBB1B" w14:textId="4DECAF2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tiekem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ijper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oevord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ns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erheij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lagu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on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up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ndic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W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sti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licatio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i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ach?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3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86-69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4983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so.2013.02.026]</w:t>
      </w:r>
    </w:p>
    <w:p w14:paraId="3062D433" w14:textId="1651C61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Bernards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reemer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ieuwenhuijz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ssch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ruij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emmen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pi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re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3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56-30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1211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nnonc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/mdt401]</w:t>
      </w:r>
    </w:p>
    <w:p w14:paraId="5A7376C0" w14:textId="59CEE30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Riihimäki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emmin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undquis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undquis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emmin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2307-523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44757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0740]</w:t>
      </w:r>
    </w:p>
    <w:p w14:paraId="1A9F95DE" w14:textId="282166ED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</w:rPr>
        <w:t>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at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acts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ncer</w:t>
      </w:r>
      <w:r w:rsidRPr="004A3D1D">
        <w:rPr>
          <w:rFonts w:ascii="Book Antiqua" w:eastAsia="Book Antiqua" w:hAnsi="Book Antiqua" w:cs="Book Antiqua"/>
          <w:bCs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Institute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C3FB3" w:rsidRPr="004A3D1D">
        <w:rPr>
          <w:rFonts w:ascii="Book Antiqua" w:eastAsia="Book Antiqua" w:hAnsi="Book Antiqua" w:cs="Book Antiqua"/>
          <w:bCs/>
          <w:color w:val="000000"/>
        </w:rPr>
        <w:t>In</w:t>
      </w:r>
      <w:r w:rsidR="001C3FB3" w:rsidRPr="004A3D1D">
        <w:rPr>
          <w:rFonts w:ascii="Book Antiqua" w:hAnsi="Book Antiqua" w:cs="Book Antiqua"/>
          <w:bCs/>
          <w:color w:val="000000"/>
          <w:lang w:eastAsia="zh-CN"/>
        </w:rPr>
        <w:t xml:space="preserve">: </w:t>
      </w:r>
      <w:r w:rsidRPr="004A3D1D">
        <w:rPr>
          <w:rFonts w:ascii="Book Antiqua" w:eastAsia="Book Antiqua" w:hAnsi="Book Antiqua" w:cs="Book Antiqua"/>
          <w:bCs/>
          <w:color w:val="000000"/>
        </w:rPr>
        <w:t>Bethesda</w:t>
      </w:r>
      <w:r w:rsidR="001C3FB3" w:rsidRPr="004A3D1D">
        <w:rPr>
          <w:rFonts w:ascii="Book Antiqua" w:hAnsi="Book Antiqua" w:cs="Book Antiqua"/>
          <w:bCs/>
          <w:color w:val="000000"/>
          <w:lang w:eastAsia="zh-CN"/>
        </w:rPr>
        <w:t xml:space="preserve"> editor</w:t>
      </w:r>
    </w:p>
    <w:p w14:paraId="7745319F" w14:textId="19CB363B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agn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D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ehl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roth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Unverzag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D0040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85017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2/14651858.CD004064.pub4]</w:t>
      </w:r>
    </w:p>
    <w:p w14:paraId="348DA802" w14:textId="3999EB0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utsem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eyereislov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wa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ordic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hts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mu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pri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liko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eh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üschoff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K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oG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oGA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en-lab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7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87-69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72821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0)61121-X]</w:t>
      </w:r>
    </w:p>
    <w:p w14:paraId="39732952" w14:textId="4E99E21A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upt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era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avitko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ltaya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lt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lck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Ytt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staf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acti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sti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plasi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5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93-70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8162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3/j.gastro.2019.12.003]</w:t>
      </w:r>
    </w:p>
    <w:p w14:paraId="12050B67" w14:textId="6008A384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myth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EC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erheij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nningha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rvan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no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itte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M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acti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-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38-v4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6642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nnonc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/mdw350]</w:t>
      </w:r>
    </w:p>
    <w:p w14:paraId="6693355F" w14:textId="1279A62B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Broomfield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eenspo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waminat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tiliz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reotac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l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5-11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94009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747/co.21.1988]</w:t>
      </w:r>
    </w:p>
    <w:p w14:paraId="38737E3D" w14:textId="72A4405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D03074">
        <w:rPr>
          <w:rFonts w:ascii="Book Antiqua" w:eastAsia="Book Antiqua" w:hAnsi="Book Antiqua" w:cs="Book Antiqua"/>
          <w:color w:val="000000"/>
          <w:lang w:val="en-ZA"/>
        </w:rPr>
        <w:lastRenderedPageBreak/>
        <w:t>10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  <w:lang w:val="en-ZA"/>
        </w:rPr>
        <w:t>Hellman</w:t>
      </w:r>
      <w:r w:rsidR="00A32200" w:rsidRPr="00D03074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  <w:lang w:val="en-ZA"/>
        </w:rPr>
        <w:t>S</w:t>
      </w:r>
      <w:r w:rsidRPr="00D03074">
        <w:rPr>
          <w:rFonts w:ascii="Book Antiqua" w:eastAsia="Book Antiqua" w:hAnsi="Book Antiqua" w:cs="Book Antiqua"/>
          <w:color w:val="000000"/>
          <w:lang w:val="en-ZA"/>
        </w:rPr>
        <w:t>,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D03074">
        <w:rPr>
          <w:rFonts w:ascii="Book Antiqua" w:eastAsia="Book Antiqua" w:hAnsi="Book Antiqua" w:cs="Book Antiqua"/>
          <w:color w:val="000000"/>
          <w:lang w:val="en-ZA"/>
        </w:rPr>
        <w:t>Weichselbaum</w:t>
      </w:r>
      <w:proofErr w:type="spellEnd"/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  <w:lang w:val="en-ZA"/>
        </w:rPr>
        <w:t>RR.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D03074">
        <w:rPr>
          <w:rFonts w:ascii="Book Antiqua" w:eastAsia="Book Antiqua" w:hAnsi="Book Antiqua" w:cs="Book Antiqua"/>
          <w:color w:val="000000"/>
          <w:lang w:val="en-ZA"/>
        </w:rPr>
        <w:t>Oligometastases</w:t>
      </w:r>
      <w:proofErr w:type="spellEnd"/>
      <w:r w:rsidRPr="00D03074">
        <w:rPr>
          <w:rFonts w:ascii="Book Antiqua" w:eastAsia="Book Antiqua" w:hAnsi="Book Antiqua" w:cs="Book Antiqua"/>
          <w:color w:val="000000"/>
          <w:lang w:val="en-ZA"/>
        </w:rPr>
        <w:t>.</w:t>
      </w:r>
      <w:r w:rsidR="00A32200" w:rsidRPr="00D03074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-1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7990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1995.13.1.8]</w:t>
      </w:r>
    </w:p>
    <w:p w14:paraId="41BEC63F" w14:textId="5BF9113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rmona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Bayonas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iménez-Fonsec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chavarri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ánch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ánova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guad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lleg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ustodi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nánd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iude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ín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t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cía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í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arnice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nga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Álvar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nceñid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s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zkarat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chand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rnánd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ánch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ment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ó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i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c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v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ánche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yon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erdá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cí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fon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AMEN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-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rl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GAMEN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st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91-11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68575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so.2018.03.019]</w:t>
      </w:r>
    </w:p>
    <w:p w14:paraId="4EC841CB" w14:textId="627883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rocopio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ran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ti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oi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sat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orzill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asto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age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vervi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ffer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o-Reg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s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86160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390/cancers12010020]</w:t>
      </w:r>
    </w:p>
    <w:p w14:paraId="7390D997" w14:textId="4B87B4F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cke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e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udwi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ss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ehl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is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ei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S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-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: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.0-Aug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WM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s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032/009OL]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Chiru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-4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9501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104-020-01112-y]</w:t>
      </w:r>
    </w:p>
    <w:p w14:paraId="16F875B0" w14:textId="1708872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Moehler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lti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b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sch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cke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renac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ölsc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ordic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lferthein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ss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lmqvis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öck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uhmac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tuschk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iet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teki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g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i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idence-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3-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ar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lu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u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50-56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1929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4-0403-x]</w:t>
      </w:r>
    </w:p>
    <w:p w14:paraId="54C78FEB" w14:textId="2A4046E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chmidt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Therapeu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ro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]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Chiru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24-103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09830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104-017-0548-3]</w:t>
      </w:r>
    </w:p>
    <w:p w14:paraId="06E8FFF1" w14:textId="00D37F7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1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Zon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rehen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nchron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spective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1264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186/s12957-015-0627-1]</w:t>
      </w:r>
    </w:p>
    <w:p w14:paraId="33AF84A9" w14:textId="51D4594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Thele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on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ncker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pez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ännin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u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dol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mac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uh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28-133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832922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so.2008.01.022]</w:t>
      </w:r>
    </w:p>
    <w:p w14:paraId="6F812580" w14:textId="75F1D5D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ish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gashijim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kuna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shiha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kas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t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-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59318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2152/jmi.65.27]</w:t>
      </w:r>
    </w:p>
    <w:p w14:paraId="4888A519" w14:textId="202EA33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1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Ryu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kam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teish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tsush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to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its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c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/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crowa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bl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0-10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2548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asjsur.2017.09.005]</w:t>
      </w:r>
    </w:p>
    <w:p w14:paraId="3D3284D4" w14:textId="326097B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Markar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kenzi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kha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gh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t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n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ai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n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B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p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r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nglan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9-38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93979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6-0604-6]</w:t>
      </w:r>
    </w:p>
    <w:p w14:paraId="561E7D33" w14:textId="12C6159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Takemur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iu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g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rit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o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okud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g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roscopi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le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Langenbecks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51-9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6150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423-012-0959-z]</w:t>
      </w:r>
    </w:p>
    <w:p w14:paraId="6AB5F29A" w14:textId="009B9F4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Montagnani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rivell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pri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vald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co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v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leric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orna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v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tastasectom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Trea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-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8600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ctrv.2018.05.010]</w:t>
      </w:r>
    </w:p>
    <w:p w14:paraId="6128FF6B" w14:textId="7E21CEB9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Fujitani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izus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erashim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was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kagan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h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lastRenderedPageBreak/>
        <w:t>Kurok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sak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sujinak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ng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n-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GATTA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troll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9-31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82239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1470-2045(15)00553-7]</w:t>
      </w:r>
    </w:p>
    <w:p w14:paraId="7CDBA746" w14:textId="1F2AAA0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u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utcom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t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bas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342-435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0081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4027]</w:t>
      </w:r>
    </w:p>
    <w:p w14:paraId="11AD2EDB" w14:textId="0635234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ulig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llerhau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toehlmac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malen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ule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rasnika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g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ss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ehl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sch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r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öffke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oenigs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nol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r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im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rkhoff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ä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chstei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onellenfits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fhein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o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-FLOT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37-12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4486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1/jamaoncol.2017.0515]</w:t>
      </w:r>
    </w:p>
    <w:p w14:paraId="3BEB35F1" w14:textId="60C2ACA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etz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el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g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nk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enz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votn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ulig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ungblut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issfeld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c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tt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rndas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umpp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ll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la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d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n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ich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warzba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malen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hau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ol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ncker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norrenschil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nngieß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nd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laku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fhein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oede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sak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ren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zbic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chstei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e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IO-FLOT5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e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uali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f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-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/CAO-V/CAOGI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9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28208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186/s12885-017-3918-9]</w:t>
      </w:r>
    </w:p>
    <w:p w14:paraId="498122BC" w14:textId="24766D2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Piesse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CT03042169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s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SURGIGAST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linicalTrialsgo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Internet]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hes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br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US)</w:t>
      </w:r>
    </w:p>
    <w:p w14:paraId="7A1E6B5F" w14:textId="6524148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Goetze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hevalla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mod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Updates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3-1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94680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3304-018-0539-z]</w:t>
      </w:r>
    </w:p>
    <w:p w14:paraId="7C0A1CFC" w14:textId="186C9E0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2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unningham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lu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tennin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omp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l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col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arff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f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l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ves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m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ng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ed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G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ticipa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5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-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682299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055531]</w:t>
      </w:r>
    </w:p>
    <w:p w14:paraId="2B06EAF5" w14:textId="7551C8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Ychou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ig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ign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ro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uché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ebret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ucourtieux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denn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b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int-Aub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nè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ass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ugi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NCLC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FC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15-17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44486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2010.33.0597]</w:t>
      </w:r>
    </w:p>
    <w:p w14:paraId="437072C6" w14:textId="24710AE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r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fhein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thwis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toehlmac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e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hl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i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eipel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ev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ulig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tmac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ä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week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ucovor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xali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FLOT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rbeitsgemeinschaf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nternistisch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nkologie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882-188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86698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nnonc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/mdn403]</w:t>
      </w:r>
    </w:p>
    <w:p w14:paraId="4BEFF17E" w14:textId="6B7FE10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ulig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etz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il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sp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p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y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a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ule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ind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miege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h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toehlmac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olprech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b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rasnika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schb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hlbe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oj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oenigs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huss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-Pati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g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o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ine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llerhau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ehl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e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ll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hring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ik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eschendorf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öh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rnh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u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thwis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eikersth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rt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neb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aum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ul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eni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l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ais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dunc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üntn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zaee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lastRenderedPageBreak/>
        <w:t>Reichar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ä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ra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ön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chstei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u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malen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fhein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4-A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ucovor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xali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pecitab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pirubici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FLOT4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/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48-19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98268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8)32557-1]</w:t>
      </w:r>
    </w:p>
    <w:p w14:paraId="4F104743" w14:textId="580CC620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</w:rPr>
        <w:t>3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ot</w:t>
      </w:r>
      <w:r w:rsidRPr="004A3D1D">
        <w:rPr>
          <w:rFonts w:ascii="Book Antiqua" w:eastAsia="Book Antiqua" w:hAnsi="Book Antiqua" w:cs="Book Antiqua"/>
          <w:bCs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Stat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Facts</w:t>
      </w:r>
      <w:r w:rsidR="001C3FB3" w:rsidRPr="004A3D1D">
        <w:rPr>
          <w:rFonts w:ascii="Book Antiqua" w:hAnsi="Book Antiqua" w:cs="Book Antiqua"/>
          <w:bCs/>
          <w:color w:val="000000"/>
          <w:lang w:eastAsia="zh-CN"/>
        </w:rPr>
        <w:t xml:space="preserve">, </w:t>
      </w:r>
      <w:r w:rsidRPr="004A3D1D">
        <w:rPr>
          <w:rFonts w:ascii="Book Antiqua" w:eastAsia="Book Antiqua" w:hAnsi="Book Antiqua" w:cs="Book Antiqua"/>
          <w:bCs/>
          <w:color w:val="000000"/>
        </w:rPr>
        <w:t>2020</w:t>
      </w:r>
    </w:p>
    <w:p w14:paraId="3E8AC309" w14:textId="4366908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Oyam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ushid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nosh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ki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y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akagawa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kamu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nomiy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t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ht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-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DC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hologi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ra-aor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mp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od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35-54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00664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2/jso.22125]</w:t>
      </w:r>
    </w:p>
    <w:p w14:paraId="6C69071C" w14:textId="720EB6A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akajim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h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yam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agis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ns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cu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3-20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14238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BF02306611]</w:t>
      </w:r>
    </w:p>
    <w:p w14:paraId="1442AB05" w14:textId="2D371D0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b/>
          <w:bCs/>
          <w:color w:val="000000"/>
        </w:rPr>
        <w:t>Association.</w:t>
      </w:r>
      <w:r w:rsidRPr="004A3D1D">
        <w:rPr>
          <w:rFonts w:ascii="Book Antiqua" w:eastAsia="Book Antiqua" w:hAnsi="Book Antiqua" w:cs="Book Antiqua"/>
          <w:color w:val="000000"/>
        </w:rPr>
        <w:t>.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pa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5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dition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-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0607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20-01042-y]</w:t>
      </w:r>
    </w:p>
    <w:p w14:paraId="5CA79D61" w14:textId="186EB8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orgagn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olai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ramari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ittimberg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ardi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ringal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algiust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t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rcola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ho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ster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ent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60-3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65496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ijsu.2018.04.016]</w:t>
      </w:r>
    </w:p>
    <w:p w14:paraId="254D85C8" w14:textId="7B86558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3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hitar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vorki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s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rkena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rokhara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lsin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hidi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usti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rbunov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Zhavri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Yalçı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Ş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ujita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ret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utsem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nk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kr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ls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berne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fluridine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ipiraci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avi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TAGS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uble-bli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-controll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437-144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35545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1470-2045(18)30739-3]</w:t>
      </w:r>
    </w:p>
    <w:p w14:paraId="2A120095" w14:textId="167B486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3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Eisenhauer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E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herass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gaer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rg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ance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rbuc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wyt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on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ubinste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nk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d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pl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com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erwei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pon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valu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iter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ol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umours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I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idel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.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8-2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09777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ejca.2008.10.026]</w:t>
      </w:r>
    </w:p>
    <w:p w14:paraId="0FAD0D14" w14:textId="15E4E84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Roviello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us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rrell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edrazza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er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ef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tur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velopm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38-e5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88875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suronc.2010.09.002]</w:t>
      </w:r>
    </w:p>
    <w:p w14:paraId="7CDB6D89" w14:textId="12108EF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Hioki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tohd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onish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akagohr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noshi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di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prov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ectom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55-5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219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268-010-0396-5]</w:t>
      </w:r>
    </w:p>
    <w:p w14:paraId="09062698" w14:textId="1D1B5B3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cMull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RW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lec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nth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qui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ops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3481-4349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4156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6480]</w:t>
      </w:r>
    </w:p>
    <w:p w14:paraId="4C035894" w14:textId="2824055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ugarbaker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4A3D1D">
        <w:rPr>
          <w:rFonts w:ascii="Book Antiqua" w:eastAsia="Book Antiqua" w:hAnsi="Book Antiqua" w:cs="Book Antiqua"/>
          <w:bCs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carcinomatosis: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principles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management.</w:t>
      </w:r>
      <w:r w:rsidR="00A32200" w:rsidRPr="004A3D1D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Cs/>
          <w:color w:val="000000"/>
        </w:rPr>
        <w:t>Bosto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luw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cade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ublishers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, </w:t>
      </w:r>
      <w:r w:rsidRPr="004A3D1D">
        <w:rPr>
          <w:rFonts w:ascii="Book Antiqua" w:eastAsia="Book Antiqua" w:hAnsi="Book Antiqua" w:cs="Book Antiqua"/>
          <w:color w:val="000000"/>
        </w:rPr>
        <w:t>1996</w:t>
      </w:r>
    </w:p>
    <w:p w14:paraId="376A0AEB" w14:textId="710C751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eingold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L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won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bes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orb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udloff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m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e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stologies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ime?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7-9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94198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978/j.issn.2078-6891.2015.098]</w:t>
      </w:r>
    </w:p>
    <w:p w14:paraId="7A31BB73" w14:textId="280262B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ugarbaker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H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n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ff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s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stolog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g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du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-fluorouraci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tomyc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st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l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ppendix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495-150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070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2/1097-0142(19900401)65:7&lt;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1495</w:t>
      </w:r>
      <w:r w:rsidR="00E34D4C" w:rsidRPr="00E34D4C">
        <w:rPr>
          <w:rFonts w:ascii="Book Antiqua" w:eastAsia="Book Antiqua" w:hAnsi="Book Antiqua" w:cs="Book Antiqua"/>
          <w:color w:val="000000"/>
        </w:rPr>
        <w:t>:</w:t>
      </w:r>
      <w:r w:rsidRPr="004A3D1D">
        <w:rPr>
          <w:rFonts w:ascii="Book Antiqua" w:eastAsia="Book Antiqua" w:hAnsi="Book Antiqua" w:cs="Book Antiqua"/>
          <w:color w:val="000000"/>
        </w:rPr>
        <w:t>aid</w:t>
      </w:r>
      <w:proofErr w:type="gramEnd"/>
      <w:r w:rsidRPr="004A3D1D">
        <w:rPr>
          <w:rFonts w:ascii="Book Antiqua" w:eastAsia="Book Antiqua" w:hAnsi="Book Antiqua" w:cs="Book Antiqua"/>
          <w:color w:val="000000"/>
        </w:rPr>
        <w:t>-cncr2820650708&gt;3.0.co;2-1]</w:t>
      </w:r>
    </w:p>
    <w:p w14:paraId="60F12210" w14:textId="0F37C70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Glehe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i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rvieux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ott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utiti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nsvel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red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orimi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Quen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li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soci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ançai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hirurgie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carcinomat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-institu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70-237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33638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45/s10434-010-1039-7]</w:t>
      </w:r>
    </w:p>
    <w:p w14:paraId="1DB4A03F" w14:textId="48BA1FE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G</w:t>
      </w:r>
      <w:r w:rsidRPr="004A3D1D">
        <w:rPr>
          <w:rFonts w:ascii="Book Antiqua" w:eastAsia="Book Antiqua" w:hAnsi="Book Antiqua" w:cs="Book Antiqua"/>
          <w:color w:val="000000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+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J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PREVENT)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</w:t>
      </w:r>
    </w:p>
    <w:p w14:paraId="357461F6" w14:textId="346739A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4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eshadr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R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leh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ypertherm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14-11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681165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748/wjg.v22.i3.1114]</w:t>
      </w:r>
    </w:p>
    <w:p w14:paraId="4CDEE25F" w14:textId="56F7B5B1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D03074">
        <w:rPr>
          <w:rFonts w:ascii="Book Antiqua" w:eastAsia="Book Antiqua" w:hAnsi="Book Antiqua" w:cs="Book Antiqua"/>
          <w:color w:val="000000"/>
        </w:rPr>
        <w:t>49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</w:rPr>
        <w:t>Rau</w:t>
      </w:r>
      <w:r w:rsidR="00A32200" w:rsidRPr="00D0307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b/>
          <w:bCs/>
          <w:color w:val="000000"/>
        </w:rPr>
        <w:t>B,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M</w:t>
      </w:r>
      <w:r w:rsidR="001C3FB3" w:rsidRPr="00D0307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Loeffler,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H</w:t>
      </w:r>
      <w:r w:rsidR="001C3FB3" w:rsidRPr="00D0307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03074">
        <w:rPr>
          <w:rFonts w:ascii="Book Antiqua" w:eastAsia="Book Antiqua" w:hAnsi="Book Antiqua" w:cs="Book Antiqua"/>
          <w:color w:val="000000"/>
        </w:rPr>
        <w:t>Rau.</w:t>
      </w:r>
      <w:r w:rsidR="00A32200" w:rsidRPr="00D03074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redu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ou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es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GASTRIPEC).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PS4132</w:t>
      </w:r>
    </w:p>
    <w:p w14:paraId="1D9F45B5" w14:textId="086E1CB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A46003">
        <w:rPr>
          <w:rFonts w:ascii="Book Antiqua" w:eastAsia="Book Antiqua" w:hAnsi="Book Antiqua" w:cs="Book Antiqua"/>
          <w:color w:val="000000"/>
          <w:lang w:val="en-ZA"/>
        </w:rPr>
        <w:t>50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A46003">
        <w:rPr>
          <w:rFonts w:ascii="Book Antiqua" w:eastAsia="Book Antiqua" w:hAnsi="Book Antiqua" w:cs="Book Antiqua"/>
          <w:b/>
          <w:bCs/>
          <w:color w:val="000000"/>
          <w:lang w:val="en-ZA"/>
        </w:rPr>
        <w:t>Hallissey</w:t>
      </w:r>
      <w:proofErr w:type="spellEnd"/>
      <w:r w:rsidR="00A32200" w:rsidRPr="00A46003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b/>
          <w:bCs/>
          <w:color w:val="000000"/>
          <w:lang w:val="en-ZA"/>
        </w:rPr>
        <w:t>MT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,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Dunn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JA,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Ward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LC,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Allum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A46003">
        <w:rPr>
          <w:rFonts w:ascii="Book Antiqua" w:eastAsia="Book Antiqua" w:hAnsi="Book Antiqua" w:cs="Book Antiqua"/>
          <w:color w:val="000000"/>
          <w:lang w:val="en-ZA"/>
        </w:rPr>
        <w:t>WH.</w:t>
      </w:r>
      <w:r w:rsidR="00A32200" w:rsidRPr="00A46003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itis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ve-yea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low-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09-13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9103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94)92464-3]</w:t>
      </w:r>
    </w:p>
    <w:p w14:paraId="0241F983" w14:textId="24BD8EF4" w:rsidR="003702BC" w:rsidRPr="004A3D1D" w:rsidRDefault="003702B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color w:val="000000"/>
          <w:lang w:val="en-ZA"/>
        </w:rPr>
        <w:t>51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Zh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ZX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GX,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Yin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WB.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rradi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rd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GC)--repo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7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color w:val="000000"/>
        </w:rPr>
        <w:t>Radiat</w:t>
      </w:r>
      <w:proofErr w:type="spellEnd"/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Phy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9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4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29-934</w:t>
      </w:r>
    </w:p>
    <w:p w14:paraId="380DD861" w14:textId="5593AF0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acdonald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mall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edett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undah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temmer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ll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j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under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ess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rtens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f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par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4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725-7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54774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010187]</w:t>
      </w:r>
    </w:p>
    <w:p w14:paraId="0632C727" w14:textId="6C1AB90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aikaw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bo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maga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m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higemats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ta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t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w-do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Radiat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Phy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0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3-1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99638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ijrobp.2007.09.010]</w:t>
      </w:r>
    </w:p>
    <w:p w14:paraId="650ED957" w14:textId="4B0C1904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lastRenderedPageBreak/>
        <w:t>5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en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i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vie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-analysi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Tumour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87-39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92939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3277-013-1054-y]</w:t>
      </w:r>
    </w:p>
    <w:p w14:paraId="05B4C4F6" w14:textId="5CB8D818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h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rategi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?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Future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91-10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86854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2217/fon-2019-0495]</w:t>
      </w:r>
    </w:p>
    <w:p w14:paraId="02F4C97E" w14:textId="463FF0E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Hiramoto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k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etsus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o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ohigash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e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lli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-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monstra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ee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truction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90-109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01917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47-018-1317-0]</w:t>
      </w:r>
    </w:p>
    <w:p w14:paraId="03E29C20" w14:textId="100BB7D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U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CT04248452</w:t>
      </w:r>
      <w:r w:rsidR="001C3FB3" w:rsidRPr="004A3D1D">
        <w:rPr>
          <w:rFonts w:ascii="Book Antiqua" w:hAnsi="Book Antiqua" w:cs="Book Antiqua"/>
          <w:b/>
          <w:bCs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est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di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di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su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Chemotherapy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rea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umb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th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o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linicalTrialsgo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Internet]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hes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br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U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nu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</w:t>
      </w:r>
    </w:p>
    <w:p w14:paraId="278C37B1" w14:textId="72CB359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H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i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Z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rel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xp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opatholog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racteristic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3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71-217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359964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3748/wjg.v19.i14.2171]</w:t>
      </w:r>
    </w:p>
    <w:p w14:paraId="49415762" w14:textId="74C3DC69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5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Jørgense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ersom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k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ystem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teratur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37-14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24819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7150/jca.4090]</w:t>
      </w:r>
    </w:p>
    <w:p w14:paraId="6AC2303D" w14:textId="689CBCE0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lamo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ierman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be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enkows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r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s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ke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lasp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wlic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le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u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inckwit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Visc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uys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ndahman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bah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-Fis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dsa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row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ar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juv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6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73-128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199194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0910383]</w:t>
      </w:r>
    </w:p>
    <w:p w14:paraId="36C19064" w14:textId="0F98D58B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ast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off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Forber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etzol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iedostate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lu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ern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atzweil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ich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rett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imber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Gynecol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Obst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9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3-31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6168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00404-017-4421-x]</w:t>
      </w:r>
    </w:p>
    <w:p w14:paraId="3ACD2C50" w14:textId="0E11BA7D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Kurokaw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ishin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k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m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amo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k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himok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ma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o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sujinak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ru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HERBIS-1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1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63-11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47339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38/bjc.2014.18]</w:t>
      </w:r>
    </w:p>
    <w:p w14:paraId="6C29C6B0" w14:textId="67C5B51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i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bserv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hor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6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0656-506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40942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8632/oncotarget.10456]</w:t>
      </w:r>
    </w:p>
    <w:p w14:paraId="19B82EAC" w14:textId="42850AF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Gumusay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enekl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kinc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yka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ze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sku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mirc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Un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ursu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a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uyukberb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scordanc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t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we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im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respond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te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Jpn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16-4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73290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jco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/hyv020]</w:t>
      </w:r>
    </w:p>
    <w:p w14:paraId="49E34324" w14:textId="3CFAB5C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iann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ladó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an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ellokumpu-Lehtine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mer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lvagn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ardle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eminn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ersber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selg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en-lab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vel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ertuzumab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meriz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hibito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u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piderm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w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ac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cept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-neg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131-113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2418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2009.24.1661]</w:t>
      </w:r>
    </w:p>
    <w:p w14:paraId="2E93A0EF" w14:textId="1D3E889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X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Q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ertuzumab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e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bpopul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aly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CO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(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Lond</w:t>
      </w:r>
      <w:proofErr w:type="spellEnd"/>
      <w:r w:rsidRPr="004A3D1D">
        <w:rPr>
          <w:rFonts w:ascii="Book Antiqua" w:eastAsia="Book Antiqua" w:hAnsi="Book Antiqua" w:cs="Book Antiqua"/>
          <w:i/>
          <w:iCs/>
          <w:color w:val="000000"/>
        </w:rPr>
        <w:t>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2349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186/s40880-019-0384-6]</w:t>
      </w:r>
    </w:p>
    <w:p w14:paraId="7091B708" w14:textId="5310710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Makiyam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uk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shiwad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w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oso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ri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riwa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niok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noz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chi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Yasu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sukud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z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ronak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a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k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yod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u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Randomiz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res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JOG7112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T-AC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)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919-19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20896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00/JCO.19.03077]</w:t>
      </w:r>
    </w:p>
    <w:p w14:paraId="21278F51" w14:textId="02C1C70F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Perez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arrigó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io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änn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hita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en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rté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r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yond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1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811-8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375966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80/14712598.2021.1890710]</w:t>
      </w:r>
    </w:p>
    <w:p w14:paraId="05B1CF00" w14:textId="0F96CF2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6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hitar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Iwas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k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waka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Yabusa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i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wag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mi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ji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ha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amaguc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ESTINY-Gastric0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astu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ruxtec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ER2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8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19-243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46918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56/NEJMoa2004413]</w:t>
      </w:r>
    </w:p>
    <w:p w14:paraId="115EEBCC" w14:textId="1F5684D3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omase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umitr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ssalacqu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swam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r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to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pri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r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licha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ehf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opuzo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Zalc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mpbel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ivanand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ikie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oshij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iep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berne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AR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vestigators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EGAR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ernationa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ulticentre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-controll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-3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09476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3)61719-5]</w:t>
      </w:r>
    </w:p>
    <w:p w14:paraId="0188BED0" w14:textId="4A9B9EB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ilk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u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utsem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doky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ronak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gi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ipato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unningha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ugi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mats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jan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m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arles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er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handrawans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hwartz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hts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INBOW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clitax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RAINBOW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uble-bli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4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24-123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24082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1470-2045(14)70420-6]</w:t>
      </w:r>
    </w:p>
    <w:p w14:paraId="760CF2E6" w14:textId="70987576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lang w:val="en-ZA"/>
        </w:rPr>
        <w:t>72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Al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SE,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lang w:val="en-ZA"/>
        </w:rPr>
        <w:t>Hofheinz</w:t>
      </w:r>
      <w:proofErr w:type="spellEnd"/>
      <w:r w:rsidR="001C3FB3" w:rsidRPr="004A3D1D">
        <w:rPr>
          <w:rFonts w:ascii="Book Antiqua" w:hAnsi="Book Antiqua" w:cs="Book Antiqua"/>
          <w:color w:val="000000"/>
          <w:lang w:val="en-ZA"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R</w:t>
      </w:r>
      <w:r w:rsidR="001C3FB3" w:rsidRPr="004A3D1D">
        <w:rPr>
          <w:rFonts w:ascii="Book Antiqua" w:eastAsia="Book Antiqua" w:hAnsi="Book Antiqua" w:cs="Book Antiqua"/>
          <w:color w:val="000000"/>
          <w:lang w:val="en-ZA"/>
        </w:rPr>
        <w:t>D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lang w:val="en-ZA"/>
        </w:rPr>
        <w:t>Schmalenberg</w:t>
      </w:r>
      <w:proofErr w:type="spellEnd"/>
      <w:r w:rsidR="001C3FB3" w:rsidRPr="004A3D1D">
        <w:rPr>
          <w:rFonts w:ascii="Book Antiqua" w:hAnsi="Book Antiqua" w:cs="Book Antiqua"/>
          <w:color w:val="000000"/>
          <w:lang w:val="en-ZA"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mucir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(RAMSES/FLOT7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-portion—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cente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/I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tali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IM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1C3FB3" w:rsidRPr="004A3D1D">
        <w:rPr>
          <w:rFonts w:ascii="Book Antiqua" w:eastAsia="Book Antiqua" w:hAnsi="Book Antiqua" w:cs="Book Antiqua"/>
          <w:i/>
          <w:color w:val="000000"/>
        </w:rPr>
        <w:t>J Clin 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8</w:t>
      </w:r>
    </w:p>
    <w:p w14:paraId="69CF4A61" w14:textId="353CF04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ok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y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u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e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mur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amamot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i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inash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fracto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tolera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a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w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ONO-4538-12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TRACTION-2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uble-blin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acebo-controlle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9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461-247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99305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S0140-6736(17)31827-5]</w:t>
      </w:r>
    </w:p>
    <w:p w14:paraId="5065551C" w14:textId="6C388DE5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u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to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cha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al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etges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ol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dal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ain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atenacc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V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htsu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hitar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ev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leek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u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ili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nzin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vit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sal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alal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n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YNOTE-05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18001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954393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1/jamaoncol.2018.0013]</w:t>
      </w:r>
    </w:p>
    <w:p w14:paraId="5A7F0643" w14:textId="0D00168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Shitara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utsem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ch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yrwic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dab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rrid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u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e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st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nso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raghirol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rasev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aglevic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Villanuev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ekkur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atak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nzing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lsin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ns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a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Wain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ZA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h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a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P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berner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fficac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mbr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irst-lin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EYNOTE-06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linic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571-158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288060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1/jamaoncol.2020.3370]</w:t>
      </w:r>
    </w:p>
    <w:p w14:paraId="5620122E" w14:textId="5BC7A2C1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W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G.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dentifier: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CT04510064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D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tibod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gime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eatmen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cal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mi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ClinicalTrialsgov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Internet]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ethes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MD)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ibra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dici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U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ugus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2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</w:t>
      </w:r>
    </w:p>
    <w:p w14:paraId="27664062" w14:textId="2B86DF97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  <w:lang w:val="en-ZA"/>
        </w:rPr>
        <w:lastRenderedPageBreak/>
        <w:t>77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Al-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  <w:lang w:val="en-ZA"/>
        </w:rPr>
        <w:t>SP</w:t>
      </w:r>
      <w:r w:rsidR="001C3FB3" w:rsidRPr="004A3D1D">
        <w:rPr>
          <w:rFonts w:ascii="Book Antiqua" w:eastAsia="Book Antiqua" w:hAnsi="Book Antiqua" w:cs="Book Antiqua"/>
          <w:b/>
          <w:color w:val="000000"/>
          <w:lang w:val="en-ZA"/>
        </w:rPr>
        <w:t>C</w:t>
      </w:r>
      <w:r w:rsidR="001C3FB3" w:rsidRPr="004A3D1D">
        <w:rPr>
          <w:rFonts w:ascii="Book Antiqua" w:hAnsi="Book Antiqua" w:cs="Book Antiqua"/>
          <w:color w:val="000000"/>
          <w:lang w:val="en-ZA" w:eastAsia="zh-CN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  <w:lang w:val="en-ZA"/>
        </w:rPr>
        <w:t>Hofheinz</w:t>
      </w:r>
      <w:proofErr w:type="spellEnd"/>
      <w:r w:rsidR="001C3FB3" w:rsidRPr="004A3D1D">
        <w:rPr>
          <w:rFonts w:ascii="Book Antiqua" w:hAnsi="Book Antiqua" w:cs="Book Antiqua"/>
          <w:color w:val="000000"/>
          <w:lang w:val="en-ZA" w:eastAsia="zh-CN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lang w:val="en-ZA"/>
        </w:rPr>
        <w:t>R.</w:t>
      </w:r>
      <w:r w:rsidR="00A32200" w:rsidRPr="004A3D1D">
        <w:rPr>
          <w:rFonts w:ascii="Book Antiqua" w:eastAsia="Book Antiqua" w:hAnsi="Book Antiqua" w:cs="Book Antiqua"/>
          <w:color w:val="000000"/>
          <w:lang w:val="en-ZA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opera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tezoliz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mbina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sophago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ANTE</w:t>
      </w:r>
      <w:r w:rsidR="001C3FB3" w:rsidRPr="004A3D1D">
        <w:rPr>
          <w:rFonts w:ascii="Book Antiqua" w:hAnsi="Book Antiqua" w:cs="Book Antiqua"/>
          <w:color w:val="000000"/>
          <w:lang w:eastAsia="zh-CN"/>
        </w:rPr>
        <w:t xml:space="preserve">,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pen-labe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KK.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Clin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7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8C0C8FE" w14:textId="0E6E112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8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Lorenzen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Pauligk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etz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norrenschild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R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Goekkurt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ll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in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Ettri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man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Angermeier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huss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>-Patienc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C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Lindi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itz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Dechow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u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Schmalenberg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Jung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ofheinz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D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odifi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LFOX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lu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ivol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pilimumab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eviousl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trea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enocarcino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omac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oesophag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un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E34D4C">
        <w:rPr>
          <w:rFonts w:ascii="Book Antiqua" w:eastAsia="Book Antiqua" w:hAnsi="Book Antiqua" w:cs="Book Antiqua"/>
          <w:color w:val="000000"/>
        </w:rPr>
        <w:t>-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fet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ul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-STO-0417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andomiz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has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erma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roup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IO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Annals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color w:val="000000"/>
        </w:rPr>
        <w:t>Oncolog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3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16/j.annonc.2020.08.1949]</w:t>
      </w:r>
    </w:p>
    <w:p w14:paraId="36EB8680" w14:textId="5E40D95C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79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amaguch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o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nahash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atsuhash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ak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nab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hd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ong-ter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viv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V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8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5-32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861674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7-0738-1]</w:t>
      </w:r>
    </w:p>
    <w:p w14:paraId="0493A842" w14:textId="09DAF37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Sato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hnum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obuok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rak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g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ujikaw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ny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tsu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ae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kagaw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o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ikuch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k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iyamo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hima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Takemas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J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akayam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noper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dvanc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cetaxe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isplati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-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DCS)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hemotherapy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ulti-institution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trospec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ud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7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517-52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755366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6-0633-1]</w:t>
      </w:r>
    </w:p>
    <w:p w14:paraId="2FAA9198" w14:textId="155AE942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1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Fukuchi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gur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gat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zuk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maga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Y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b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sh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wano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Mochi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E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ro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o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Unresectabl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5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618-362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566359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245/s10434-015-4422-6]</w:t>
      </w:r>
    </w:p>
    <w:p w14:paraId="3DA02EBD" w14:textId="1A49558E" w:rsidR="003702BC" w:rsidRPr="004A3D1D" w:rsidRDefault="003702BC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8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Nakamura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Ojim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akamor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atsud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suj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ayata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at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Yamau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urger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etasta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as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lastRenderedPageBreak/>
        <w:t>Diagnosi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cond-Look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parosco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J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19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758-1766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0264385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1605-018-3983-7]</w:t>
      </w:r>
    </w:p>
    <w:p w14:paraId="452DDD2E" w14:textId="15691BDA" w:rsidR="003702BC" w:rsidRPr="004A3D1D" w:rsidRDefault="003702BC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t>8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b/>
          <w:bCs/>
          <w:color w:val="000000"/>
        </w:rPr>
        <w:t>Yasufuku</w:t>
      </w:r>
      <w:proofErr w:type="spellEnd"/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4A3D1D">
        <w:rPr>
          <w:rFonts w:ascii="Book Antiqua" w:eastAsia="Book Antiqua" w:hAnsi="Book Antiqua" w:cs="Book Antiqua"/>
          <w:color w:val="000000"/>
        </w:rPr>
        <w:t>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unobe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Ida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Kumaga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K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Ohashi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M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Hiki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N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ano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onvers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herap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eritoneal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va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ytology-positiv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4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n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rg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type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elec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candidates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0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by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iagnostic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staging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laparoscop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2020;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A3D1D">
        <w:rPr>
          <w:rFonts w:ascii="Book Antiqua" w:eastAsia="Book Antiqua" w:hAnsi="Book Antiqua" w:cs="Book Antiqua"/>
          <w:color w:val="000000"/>
        </w:rPr>
        <w:t>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9-327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[PMID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31350702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DOI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10.1007/s10120-019-00994-0]</w:t>
      </w:r>
    </w:p>
    <w:p w14:paraId="65981241" w14:textId="77777777" w:rsidR="005B4A4F" w:rsidRPr="004A3D1D" w:rsidRDefault="005B4A4F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466C480F" w14:textId="77777777" w:rsidR="006462EE" w:rsidRDefault="006462EE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2765A0C" w14:textId="77777777" w:rsidR="006462EE" w:rsidRDefault="006462EE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1601469F" w14:textId="431547F5" w:rsidR="0037434C" w:rsidRPr="004A3D1D" w:rsidRDefault="0037434C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br w:type="page"/>
      </w:r>
    </w:p>
    <w:p w14:paraId="4C510FCE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CD82FDF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Conflict-of-interest statement: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The authors declare that </w:t>
      </w:r>
      <w:r w:rsidRPr="004A3D1D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there is no conflict of interest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6CB15646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6A47BA95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 w:rsidRPr="004A3D1D">
        <w:rPr>
          <w:rFonts w:ascii="Book Antiqua" w:eastAsia="Book Antiqua" w:hAnsi="Book Antiqua" w:cs="Book Antiqua"/>
          <w:color w:val="000000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s://creativecommons.org/Licenses/by-nc/4.0/</w:t>
      </w:r>
    </w:p>
    <w:p w14:paraId="5CCDC96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5DB48E7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4A3D1D">
        <w:rPr>
          <w:rFonts w:ascii="Book Antiqua" w:eastAsia="Book Antiqua" w:hAnsi="Book Antiqua" w:cs="Book Antiqua"/>
          <w:color w:val="000000"/>
        </w:rPr>
        <w:t>Invited article; Externally peer reviewed.</w:t>
      </w:r>
    </w:p>
    <w:p w14:paraId="72CA7CD0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eer-review model: </w:t>
      </w:r>
      <w:r w:rsidRPr="004A3D1D">
        <w:rPr>
          <w:rFonts w:ascii="Book Antiqua" w:eastAsia="Book Antiqua" w:hAnsi="Book Antiqua" w:cs="Book Antiqua"/>
          <w:color w:val="000000"/>
        </w:rPr>
        <w:t>Single blind</w:t>
      </w:r>
    </w:p>
    <w:p w14:paraId="5D2334FE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2AB4D0A9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 w:rsidRPr="004A3D1D">
        <w:rPr>
          <w:rFonts w:ascii="Book Antiqua" w:eastAsia="Book Antiqua" w:hAnsi="Book Antiqua" w:cs="Book Antiqua"/>
          <w:color w:val="000000"/>
        </w:rPr>
        <w:t>May 10, 2021</w:t>
      </w:r>
    </w:p>
    <w:p w14:paraId="75B5BBCF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 w:rsidRPr="004A3D1D">
        <w:rPr>
          <w:rFonts w:ascii="Book Antiqua" w:eastAsia="Book Antiqua" w:hAnsi="Book Antiqua" w:cs="Book Antiqua"/>
          <w:color w:val="000000"/>
        </w:rPr>
        <w:t>June 16, 2021</w:t>
      </w:r>
    </w:p>
    <w:p w14:paraId="57F2DAED" w14:textId="5B1D0445" w:rsidR="0037434C" w:rsidRPr="009F3BB3" w:rsidRDefault="0037434C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Article in press: </w:t>
      </w:r>
    </w:p>
    <w:p w14:paraId="1AC59123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285DB9CB" w14:textId="7A808E62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 w:rsidR="004A3D1D" w:rsidRPr="00E700C2">
        <w:rPr>
          <w:rFonts w:ascii="Book Antiqua" w:eastAsia="微软雅黑" w:hAnsi="Book Antiqua" w:cs="宋体"/>
        </w:rPr>
        <w:t>Oncology</w:t>
      </w:r>
    </w:p>
    <w:p w14:paraId="2EAD5E90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 w:rsidRPr="004A3D1D">
        <w:rPr>
          <w:rFonts w:ascii="Book Antiqua" w:eastAsia="Book Antiqua" w:hAnsi="Book Antiqua" w:cs="Book Antiqua"/>
          <w:color w:val="000000"/>
        </w:rPr>
        <w:t>Switzerland</w:t>
      </w:r>
    </w:p>
    <w:p w14:paraId="4C118E8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14:paraId="5895D78A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A (Excellent): 0</w:t>
      </w:r>
    </w:p>
    <w:p w14:paraId="077AA4B3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B (Very good): 0</w:t>
      </w:r>
    </w:p>
    <w:p w14:paraId="070D192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C (Good): C, C</w:t>
      </w:r>
    </w:p>
    <w:p w14:paraId="1C8ADADE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D (Fair): 0</w:t>
      </w:r>
    </w:p>
    <w:p w14:paraId="15FB2721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  <w:r w:rsidRPr="004A3D1D">
        <w:rPr>
          <w:rFonts w:ascii="Book Antiqua" w:eastAsia="Book Antiqua" w:hAnsi="Book Antiqua" w:cs="Book Antiqua"/>
          <w:color w:val="000000"/>
        </w:rPr>
        <w:t>Grade E (Poor): 0</w:t>
      </w:r>
    </w:p>
    <w:p w14:paraId="5F18E478" w14:textId="77777777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</w:pPr>
    </w:p>
    <w:p w14:paraId="5901B45F" w14:textId="55BBD3B4" w:rsidR="0037434C" w:rsidRPr="004A3D1D" w:rsidRDefault="0037434C" w:rsidP="004A3D1D">
      <w:pPr>
        <w:spacing w:line="360" w:lineRule="auto"/>
        <w:jc w:val="both"/>
        <w:rPr>
          <w:rFonts w:ascii="Book Antiqua" w:eastAsiaTheme="minorEastAsia" w:hAnsi="Book Antiqua"/>
        </w:rPr>
        <w:sectPr w:rsidR="0037434C" w:rsidRPr="004A3D1D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4A3D1D">
        <w:rPr>
          <w:rFonts w:ascii="Book Antiqua" w:eastAsia="Book Antiqua" w:hAnsi="Book Antiqua" w:cs="Book Antiqua"/>
          <w:b/>
          <w:color w:val="000000"/>
        </w:rPr>
        <w:t xml:space="preserve">P-Reviewer: </w:t>
      </w:r>
      <w:r w:rsidRPr="004A3D1D">
        <w:rPr>
          <w:rFonts w:ascii="Book Antiqua" w:eastAsia="Book Antiqua" w:hAnsi="Book Antiqua" w:cs="Book Antiqua"/>
          <w:color w:val="000000"/>
        </w:rPr>
        <w:t xml:space="preserve">Chen LJ, 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Yelamanchi</w:t>
      </w:r>
      <w:proofErr w:type="spellEnd"/>
      <w:r w:rsidRPr="004A3D1D">
        <w:rPr>
          <w:rFonts w:ascii="Book Antiqua" w:eastAsia="Book Antiqua" w:hAnsi="Book Antiqua" w:cs="Book Antiqua"/>
          <w:color w:val="000000"/>
        </w:rPr>
        <w:t xml:space="preserve"> R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S-Editor: </w:t>
      </w:r>
      <w:r w:rsidRPr="004A3D1D">
        <w:rPr>
          <w:rFonts w:ascii="Book Antiqua" w:eastAsia="Book Antiqua" w:hAnsi="Book Antiqua" w:cs="Book Antiqua"/>
          <w:color w:val="000000"/>
        </w:rPr>
        <w:t>Wang LL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L-Editor: </w:t>
      </w:r>
      <w:r w:rsidR="00C25BDA">
        <w:rPr>
          <w:rFonts w:ascii="Book Antiqua" w:eastAsia="Book Antiqua" w:hAnsi="Book Antiqua" w:cs="Book Antiqua"/>
          <w:bCs/>
          <w:color w:val="000000"/>
        </w:rPr>
        <w:t>Filipodia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P-Editor:</w:t>
      </w:r>
      <w:r w:rsidR="009F3BB3" w:rsidRPr="009F3BB3">
        <w:rPr>
          <w:rFonts w:ascii="Book Antiqua" w:eastAsia="Book Antiqua" w:hAnsi="Book Antiqua" w:cs="Book Antiqua"/>
          <w:color w:val="000000"/>
        </w:rPr>
        <w:t xml:space="preserve"> </w:t>
      </w:r>
      <w:r w:rsidR="009F3BB3" w:rsidRPr="004A3D1D">
        <w:rPr>
          <w:rFonts w:ascii="Book Antiqua" w:eastAsia="Book Antiqua" w:hAnsi="Book Antiqua" w:cs="Book Antiqua"/>
          <w:color w:val="000000"/>
        </w:rPr>
        <w:t>Wang LL</w:t>
      </w:r>
      <w:r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BD7916D" w14:textId="43DFD319" w:rsidR="005B4A4F" w:rsidRPr="004A3D1D" w:rsidRDefault="005B4A4F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Legends</w:t>
      </w:r>
    </w:p>
    <w:p w14:paraId="07F2BEFE" w14:textId="6B2972A7" w:rsidR="005B4A4F" w:rsidRPr="004A3D1D" w:rsidRDefault="00BA18FE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  <w:noProof/>
          <w:lang w:eastAsia="zh-CN"/>
        </w:rPr>
        <w:drawing>
          <wp:inline distT="0" distB="0" distL="0" distR="0" wp14:anchorId="3020518D" wp14:editId="150CC88A">
            <wp:extent cx="5136325" cy="3665538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0A7CD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6325" cy="3665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5D930" w14:textId="58DA87ED" w:rsidR="00BA18FE" w:rsidRPr="004A3D1D" w:rsidRDefault="005B4A4F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7D0F75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32200" w:rsidRPr="007D0F7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bCs/>
          <w:color w:val="000000"/>
        </w:rPr>
        <w:t>1</w:t>
      </w:r>
      <w:r w:rsidR="004A3D1D" w:rsidRPr="007D0F75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Kaplan-Meier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analysis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of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overall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survival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in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patients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with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limited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metastatic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disease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(arm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B)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who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underwent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surgery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and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no</w:t>
      </w:r>
      <w:r w:rsidR="00A32200" w:rsidRPr="007D0F7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7D0F75">
        <w:rPr>
          <w:rFonts w:ascii="Book Antiqua" w:eastAsia="Book Antiqua" w:hAnsi="Book Antiqua" w:cs="Book Antiqua"/>
          <w:b/>
          <w:color w:val="000000"/>
        </w:rPr>
        <w:t>surgery.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(Adapted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rom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4A3D1D">
        <w:rPr>
          <w:rFonts w:ascii="Book Antiqua" w:eastAsia="Book Antiqua" w:hAnsi="Book Antiqua" w:cs="Book Antiqua"/>
          <w:color w:val="000000"/>
        </w:rPr>
        <w:t>Batran</w:t>
      </w:r>
      <w:proofErr w:type="spellEnd"/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32200" w:rsidRPr="004A3D1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A3D1D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B6970" w:rsidRPr="004A3D1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970" w:rsidRPr="004A3D1D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="00EB6970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EB6970">
        <w:rPr>
          <w:rFonts w:ascii="Book Antiqua" w:eastAsia="Book Antiqua" w:hAnsi="Book Antiqua" w:cs="Book Antiqua"/>
          <w:color w:val="000000"/>
        </w:rPr>
        <w:t xml:space="preserve">with permission from the </w:t>
      </w:r>
      <w:r w:rsidR="00142D47" w:rsidRPr="00142D47">
        <w:rPr>
          <w:rFonts w:ascii="Book Antiqua" w:eastAsia="Book Antiqua" w:hAnsi="Book Antiqua" w:cs="Book Antiqua"/>
          <w:color w:val="000000"/>
        </w:rPr>
        <w:t>American Medical Association</w:t>
      </w:r>
      <w:r w:rsidR="00EB6970">
        <w:rPr>
          <w:rFonts w:ascii="Book Antiqua" w:eastAsia="Book Antiqua" w:hAnsi="Book Antiqua" w:cs="Book Antiqua"/>
          <w:color w:val="000000"/>
        </w:rPr>
        <w:t xml:space="preserve">. </w:t>
      </w:r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 xml:space="preserve">Citation: </w:t>
      </w:r>
      <w:r w:rsidR="00EB6970" w:rsidRPr="00A46003">
        <w:rPr>
          <w:rFonts w:ascii="Book Antiqua" w:eastAsia="Book Antiqua" w:hAnsi="Book Antiqua" w:cs="Book Antiqua"/>
          <w:bCs/>
          <w:color w:val="000000"/>
          <w:lang w:val="en-ZA"/>
        </w:rPr>
        <w:t>Al-</w:t>
      </w:r>
      <w:proofErr w:type="spellStart"/>
      <w:r w:rsidR="00EB6970" w:rsidRPr="00A46003">
        <w:rPr>
          <w:rFonts w:ascii="Book Antiqua" w:eastAsia="Book Antiqua" w:hAnsi="Book Antiqua" w:cs="Book Antiqua"/>
          <w:bCs/>
          <w:color w:val="000000"/>
          <w:lang w:val="en-ZA"/>
        </w:rPr>
        <w:t>Batran</w:t>
      </w:r>
      <w:proofErr w:type="spellEnd"/>
      <w:r w:rsidR="00EB6970" w:rsidRPr="00A46003">
        <w:rPr>
          <w:rFonts w:ascii="Book Antiqua" w:eastAsia="Book Antiqua" w:hAnsi="Book Antiqua" w:cs="Book Antiqua"/>
          <w:bCs/>
          <w:color w:val="000000"/>
          <w:lang w:val="en-ZA"/>
        </w:rPr>
        <w:t xml:space="preserve"> SE</w:t>
      </w:r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 xml:space="preserve">, </w:t>
      </w:r>
      <w:proofErr w:type="spellStart"/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>Homann</w:t>
      </w:r>
      <w:proofErr w:type="spellEnd"/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 xml:space="preserve"> N, </w:t>
      </w:r>
      <w:proofErr w:type="spellStart"/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>Pauligk</w:t>
      </w:r>
      <w:proofErr w:type="spellEnd"/>
      <w:r w:rsidR="00EB6970" w:rsidRPr="00A46003">
        <w:rPr>
          <w:rFonts w:ascii="Book Antiqua" w:eastAsia="Book Antiqua" w:hAnsi="Book Antiqua" w:cs="Book Antiqua"/>
          <w:color w:val="000000"/>
          <w:lang w:val="en-ZA"/>
        </w:rPr>
        <w:t xml:space="preserve"> C. </w:t>
      </w:r>
      <w:r w:rsidR="00EB6970" w:rsidRPr="004A3D1D">
        <w:rPr>
          <w:rFonts w:ascii="Book Antiqua" w:eastAsia="Book Antiqua" w:hAnsi="Book Antiqua" w:cs="Book Antiqua"/>
          <w:color w:val="000000"/>
        </w:rPr>
        <w:t xml:space="preserve">Effect of Neoadjuvant Chemotherapy Followed by Surgical Resection on Survival in Patients With Limited Metastatic Gastric or Gastroesophageal Junction Cancer: The AIO-FLOT3 Trial. </w:t>
      </w:r>
      <w:r w:rsidR="00EB6970" w:rsidRPr="004A3D1D">
        <w:rPr>
          <w:rFonts w:ascii="Book Antiqua" w:eastAsia="Book Antiqua" w:hAnsi="Book Antiqua" w:cs="Book Antiqua"/>
          <w:i/>
          <w:iCs/>
          <w:color w:val="000000"/>
        </w:rPr>
        <w:t>JAMA Oncol</w:t>
      </w:r>
      <w:r w:rsidR="00E34D4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B6970" w:rsidRPr="004A3D1D">
        <w:rPr>
          <w:rFonts w:ascii="Book Antiqua" w:eastAsia="Book Antiqua" w:hAnsi="Book Antiqua" w:cs="Book Antiqua"/>
          <w:color w:val="000000"/>
        </w:rPr>
        <w:t>2017;</w:t>
      </w:r>
      <w:r w:rsidR="00E34D4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B6970"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="00EB6970" w:rsidRPr="004A3D1D">
        <w:rPr>
          <w:rFonts w:ascii="Book Antiqua" w:eastAsia="Book Antiqua" w:hAnsi="Book Antiqua" w:cs="Book Antiqua"/>
          <w:color w:val="000000"/>
        </w:rPr>
        <w:t>:</w:t>
      </w:r>
      <w:r w:rsidR="00E34D4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B6970" w:rsidRPr="004A3D1D">
        <w:rPr>
          <w:rFonts w:ascii="Book Antiqua" w:eastAsia="Book Antiqua" w:hAnsi="Book Antiqua" w:cs="Book Antiqua"/>
          <w:color w:val="000000"/>
        </w:rPr>
        <w:t>1237-1244</w:t>
      </w:r>
      <w:r w:rsidR="00E34D4C">
        <w:rPr>
          <w:rFonts w:ascii="Book Antiqua" w:hAnsi="Book Antiqua" w:cs="Book Antiqua" w:hint="eastAsia"/>
          <w:color w:val="000000"/>
          <w:lang w:eastAsia="zh-CN"/>
        </w:rPr>
        <w:t>.</w:t>
      </w:r>
      <w:r w:rsidR="00EB6970">
        <w:rPr>
          <w:rFonts w:ascii="Book Antiqua" w:eastAsia="Book Antiqua" w:hAnsi="Book Antiqua" w:cs="Book Antiqua"/>
          <w:color w:val="000000"/>
        </w:rPr>
        <w:t xml:space="preserve"> Copyright</w:t>
      </w:r>
      <w:r w:rsidR="00142D47">
        <w:rPr>
          <w:rFonts w:ascii="Book Antiqua" w:eastAsia="Book Antiqua" w:hAnsi="Book Antiqua" w:cs="Book Antiqua"/>
          <w:color w:val="000000"/>
        </w:rPr>
        <w:t xml:space="preserve"> © </w:t>
      </w:r>
      <w:r w:rsidR="00142D47" w:rsidRPr="00142D47">
        <w:rPr>
          <w:rFonts w:ascii="Book Antiqua" w:eastAsia="Book Antiqua" w:hAnsi="Book Antiqua" w:cs="Book Antiqua"/>
          <w:color w:val="000000"/>
        </w:rPr>
        <w:t>American Medical Association</w:t>
      </w:r>
      <w:r w:rsidR="00E34D4C">
        <w:rPr>
          <w:rFonts w:ascii="Book Antiqua" w:hAnsi="Book Antiqua" w:cs="Book Antiqua" w:hint="eastAsia"/>
          <w:color w:val="000000"/>
          <w:lang w:eastAsia="zh-CN"/>
        </w:rPr>
        <w:t>.</w:t>
      </w:r>
      <w:r w:rsidR="00142D47">
        <w:rPr>
          <w:rFonts w:ascii="Book Antiqua" w:eastAsia="Book Antiqua" w:hAnsi="Book Antiqua" w:cs="Book Antiqua"/>
          <w:color w:val="000000"/>
        </w:rPr>
        <w:t xml:space="preserve"> </w:t>
      </w:r>
    </w:p>
    <w:p w14:paraId="6312C05D" w14:textId="77777777" w:rsidR="00BA18FE" w:rsidRPr="004A3D1D" w:rsidRDefault="00BA18FE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br w:type="page"/>
      </w:r>
    </w:p>
    <w:p w14:paraId="1C46D5B9" w14:textId="53955E1A" w:rsidR="005B4A4F" w:rsidRPr="004A3D1D" w:rsidRDefault="00BA18FE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447E0A4" wp14:editId="2FF7D2F8">
            <wp:extent cx="5943600" cy="36633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0EF76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63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9C1C8" w14:textId="66138B77" w:rsidR="00BA18FE" w:rsidRPr="004A3D1D" w:rsidRDefault="005B4A4F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2</w:t>
      </w:r>
      <w:r w:rsidR="004A3D1D" w:rsidRPr="004A3D1D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Diagram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f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LOT-5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RENAISSANC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ri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omparing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hemotherapy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alon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i/>
          <w:iCs/>
          <w:color w:val="000000"/>
        </w:rPr>
        <w:t>vs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surgic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resection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ancer.</w:t>
      </w:r>
      <w:r w:rsidR="0037434C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OT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Fluorouracil,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 w:rsidRPr="004A3D1D">
        <w:rPr>
          <w:rFonts w:ascii="Book Antiqua" w:eastAsia="Book Antiqua" w:hAnsi="Book Antiqua" w:cs="Book Antiqua"/>
          <w:color w:val="000000"/>
        </w:rPr>
        <w:t>leucovorin, oxaliplatin and docetaxel</w:t>
      </w:r>
      <w:r w:rsidRPr="004A3D1D">
        <w:rPr>
          <w:rFonts w:ascii="Book Antiqua" w:eastAsia="Book Antiqua" w:hAnsi="Book Antiqua" w:cs="Book Antiqua"/>
          <w:color w:val="000000"/>
        </w:rPr>
        <w:t>.</w:t>
      </w:r>
    </w:p>
    <w:p w14:paraId="20568301" w14:textId="77777777" w:rsidR="00BA18FE" w:rsidRPr="004A3D1D" w:rsidRDefault="00BA18FE" w:rsidP="004A3D1D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A3D1D">
        <w:rPr>
          <w:rFonts w:ascii="Book Antiqua" w:eastAsia="Book Antiqua" w:hAnsi="Book Antiqua" w:cs="Book Antiqua"/>
          <w:color w:val="000000"/>
        </w:rPr>
        <w:br w:type="page"/>
      </w:r>
    </w:p>
    <w:p w14:paraId="36F5954A" w14:textId="46C2231F" w:rsidR="005B4A4F" w:rsidRPr="004A3D1D" w:rsidRDefault="00BA18FE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0CA4431" wp14:editId="2FDD803B">
            <wp:extent cx="5943600" cy="3999865"/>
            <wp:effectExtent l="0" t="0" r="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05C4B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99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4BEA1A" w14:textId="6A33282B" w:rsidR="005B4A4F" w:rsidRPr="004A3D1D" w:rsidRDefault="005B4A4F" w:rsidP="004A3D1D">
      <w:pPr>
        <w:spacing w:line="360" w:lineRule="auto"/>
        <w:jc w:val="both"/>
        <w:rPr>
          <w:rFonts w:ascii="Book Antiqua" w:hAnsi="Book Antiqua"/>
          <w:lang w:eastAsia="zh-CN"/>
        </w:rPr>
      </w:pPr>
      <w:r w:rsidRPr="004A3D1D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32200" w:rsidRPr="004A3D1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bCs/>
          <w:color w:val="000000"/>
        </w:rPr>
        <w:t>3</w:t>
      </w:r>
      <w:r w:rsidR="004A3D1D" w:rsidRPr="004A3D1D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Diagram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he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actual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therapeu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strategy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for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patients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with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oligometastat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gastric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b/>
          <w:color w:val="000000"/>
        </w:rPr>
        <w:t>cancer</w:t>
      </w:r>
      <w:r w:rsidR="004A3D1D" w:rsidRPr="004A3D1D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A32200" w:rsidRPr="004A3D1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</w:rPr>
        <w:t>HIPEC:</w:t>
      </w:r>
      <w:r w:rsidR="00A32200" w:rsidRPr="004A3D1D">
        <w:rPr>
          <w:rFonts w:ascii="Book Antiqua" w:eastAsia="Book Antiqua" w:hAnsi="Book Antiqua" w:cs="Book Antiqua"/>
          <w:color w:val="000000"/>
        </w:rPr>
        <w:t xml:space="preserve"> </w:t>
      </w:r>
      <w:r w:rsidR="004A3D1D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H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yperthermic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intraperitoneal</w:t>
      </w:r>
      <w:r w:rsidR="00A32200"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A3D1D">
        <w:rPr>
          <w:rFonts w:ascii="Book Antiqua" w:eastAsia="Book Antiqua" w:hAnsi="Book Antiqua" w:cs="Book Antiqua"/>
          <w:color w:val="000000"/>
          <w:shd w:val="clear" w:color="auto" w:fill="FFFFFF"/>
        </w:rPr>
        <w:t>chemotherapy</w:t>
      </w:r>
      <w:r w:rsidR="004A3D1D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0CCCE771" w14:textId="77777777" w:rsidR="005B4A4F" w:rsidRPr="004A3D1D" w:rsidRDefault="005B4A4F" w:rsidP="004A3D1D">
      <w:pPr>
        <w:spacing w:line="360" w:lineRule="auto"/>
        <w:jc w:val="both"/>
        <w:rPr>
          <w:rFonts w:ascii="Book Antiqua" w:hAnsi="Book Antiqua"/>
        </w:rPr>
      </w:pPr>
    </w:p>
    <w:p w14:paraId="685F3C9D" w14:textId="1B600117" w:rsidR="0007191A" w:rsidRPr="004A3D1D" w:rsidRDefault="0007191A" w:rsidP="004A3D1D">
      <w:pPr>
        <w:spacing w:line="360" w:lineRule="auto"/>
        <w:jc w:val="both"/>
        <w:rPr>
          <w:rFonts w:ascii="Book Antiqua" w:hAnsi="Book Antiqua"/>
        </w:rPr>
      </w:pPr>
      <w:r w:rsidRPr="004A3D1D">
        <w:rPr>
          <w:rFonts w:ascii="Book Antiqua" w:hAnsi="Book Antiqua"/>
        </w:rPr>
        <w:br w:type="page"/>
      </w:r>
    </w:p>
    <w:p w14:paraId="05CA3743" w14:textId="0D119EAD" w:rsidR="0007191A" w:rsidRPr="004A3D1D" w:rsidRDefault="00C3141D" w:rsidP="004A3D1D">
      <w:pPr>
        <w:spacing w:line="360" w:lineRule="auto"/>
        <w:jc w:val="both"/>
        <w:rPr>
          <w:rFonts w:ascii="Book Antiqua" w:eastAsia="Times New Roman" w:hAnsi="Book Antiqua"/>
          <w:b/>
          <w:noProof/>
          <w:color w:val="000000"/>
          <w:lang w:eastAsia="de-DE"/>
        </w:rPr>
      </w:pP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lastRenderedPageBreak/>
        <w:t>Table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1</w:t>
      </w:r>
      <w:r w:rsidR="004A3D1D" w:rsidRPr="004A3D1D">
        <w:rPr>
          <w:rFonts w:ascii="Book Antiqua" w:hAnsi="Book Antiqua" w:hint="eastAsia"/>
          <w:b/>
          <w:noProof/>
          <w:color w:val="000000"/>
          <w:lang w:eastAsia="zh-CN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Largest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series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with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conversion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therapy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for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initially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unresectable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gastric</w:t>
      </w:r>
      <w:r w:rsidR="00A32200"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 xml:space="preserve"> </w:t>
      </w:r>
      <w:r w:rsidRPr="004A3D1D">
        <w:rPr>
          <w:rFonts w:ascii="Book Antiqua" w:eastAsia="Times New Roman" w:hAnsi="Book Antiqua"/>
          <w:b/>
          <w:noProof/>
          <w:color w:val="000000"/>
          <w:lang w:eastAsia="de-DE"/>
        </w:rPr>
        <w:t>cancer</w:t>
      </w:r>
    </w:p>
    <w:tbl>
      <w:tblPr>
        <w:tblStyle w:val="ab"/>
        <w:tblW w:w="100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1418"/>
        <w:gridCol w:w="2976"/>
        <w:gridCol w:w="2268"/>
        <w:gridCol w:w="1560"/>
      </w:tblGrid>
      <w:tr w:rsidR="0007191A" w:rsidRPr="004A3D1D" w14:paraId="70C6E80A" w14:textId="77777777" w:rsidTr="004A3D1D">
        <w:trPr>
          <w:trHeight w:val="708"/>
        </w:trPr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</w:tcPr>
          <w:p w14:paraId="39B6AE07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Stud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03F0E39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Period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14:paraId="7E1165B6" w14:textId="7D6279DD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Total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of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patient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with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initial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unresectable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gastric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cancer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C78027B" w14:textId="364C1F04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Number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of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conversion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to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val="en-ZA" w:eastAsia="de-DE"/>
              </w:rPr>
              <w:t>surgery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23042332" w14:textId="4871AA29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Number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of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R0</w:t>
            </w:r>
            <w:r w:rsidR="00A32200"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b/>
                <w:noProof/>
                <w:color w:val="000000"/>
                <w:lang w:eastAsia="de-DE"/>
              </w:rPr>
              <w:t>resection</w:t>
            </w:r>
          </w:p>
        </w:tc>
      </w:tr>
      <w:tr w:rsidR="0007191A" w:rsidRPr="004A3D1D" w14:paraId="00D2FF08" w14:textId="77777777" w:rsidTr="004A3D1D">
        <w:tc>
          <w:tcPr>
            <w:tcW w:w="1838" w:type="dxa"/>
            <w:tcBorders>
              <w:top w:val="single" w:sz="4" w:space="0" w:color="auto"/>
            </w:tcBorders>
          </w:tcPr>
          <w:p w14:paraId="19C0AE4A" w14:textId="5C7317C5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Nakajima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amltYTwvQXV0aG9yPjxZZWFyPjE5OTc8L1llYXI+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amltYTwvQXV0aG9yPjxZZWFyPjE5OTc8L1llYXI+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35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FEAFA84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989-1995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4499652E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0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4BCB7DA3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9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89FAD94" w14:textId="0CCDD010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9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30%)</w:t>
            </w:r>
          </w:p>
        </w:tc>
      </w:tr>
      <w:tr w:rsidR="0007191A" w:rsidRPr="004A3D1D" w14:paraId="76F4951D" w14:textId="77777777" w:rsidTr="004A3D1D">
        <w:tc>
          <w:tcPr>
            <w:tcW w:w="1838" w:type="dxa"/>
          </w:tcPr>
          <w:p w14:paraId="398E777A" w14:textId="7AFE78EF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Yamaguchi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W1hZ3VjaGk8L0F1dGhvcj48WWVhcj4yMDE4PC9ZZWFy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W1hZ3VjaGk8L0F1dGhvcj48WWVhcj4yMDE4PC9ZZWFy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79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298A452F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1-2013</w:t>
            </w:r>
          </w:p>
        </w:tc>
        <w:tc>
          <w:tcPr>
            <w:tcW w:w="2976" w:type="dxa"/>
          </w:tcPr>
          <w:p w14:paraId="388CF46A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59</w:t>
            </w:r>
          </w:p>
        </w:tc>
        <w:tc>
          <w:tcPr>
            <w:tcW w:w="2268" w:type="dxa"/>
          </w:tcPr>
          <w:p w14:paraId="12896645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84</w:t>
            </w:r>
          </w:p>
        </w:tc>
        <w:tc>
          <w:tcPr>
            <w:tcW w:w="1560" w:type="dxa"/>
          </w:tcPr>
          <w:p w14:paraId="3C251DCA" w14:textId="130248F5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43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51%)</w:t>
            </w:r>
          </w:p>
        </w:tc>
      </w:tr>
      <w:tr w:rsidR="0007191A" w:rsidRPr="004A3D1D" w14:paraId="50F835CB" w14:textId="77777777" w:rsidTr="004A3D1D">
        <w:tc>
          <w:tcPr>
            <w:tcW w:w="1838" w:type="dxa"/>
          </w:tcPr>
          <w:p w14:paraId="2009655C" w14:textId="30AA6085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Sato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TYXRvPC9BdXRob3I+PFllYXI+MjAxNzwvWWVhcj48UmVj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TYXRvPC9BdXRob3I+PFllYXI+MjAxNzwvWWVhcj48UmVj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0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23823C96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2-2014</w:t>
            </w:r>
          </w:p>
        </w:tc>
        <w:tc>
          <w:tcPr>
            <w:tcW w:w="2976" w:type="dxa"/>
          </w:tcPr>
          <w:p w14:paraId="565B08E1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00</w:t>
            </w:r>
          </w:p>
        </w:tc>
        <w:tc>
          <w:tcPr>
            <w:tcW w:w="2268" w:type="dxa"/>
          </w:tcPr>
          <w:p w14:paraId="7D707707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3</w:t>
            </w:r>
          </w:p>
        </w:tc>
        <w:tc>
          <w:tcPr>
            <w:tcW w:w="1560" w:type="dxa"/>
          </w:tcPr>
          <w:p w14:paraId="5E9338D5" w14:textId="2979E51C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8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85%)</w:t>
            </w:r>
          </w:p>
        </w:tc>
      </w:tr>
      <w:tr w:rsidR="0007191A" w:rsidRPr="004A3D1D" w14:paraId="2C799561" w14:textId="77777777" w:rsidTr="004A3D1D">
        <w:tc>
          <w:tcPr>
            <w:tcW w:w="1838" w:type="dxa"/>
          </w:tcPr>
          <w:p w14:paraId="5D349498" w14:textId="6F235CCD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Fukuchi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GdWt1Y2hpPC9BdXRob3I+PFllYXI+MjAxNTwvWWVhcj48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GdWt1Y2hpPC9BdXRob3I+PFllYXI+MjAxNTwvWWVhcj48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1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453581FB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3-2013</w:t>
            </w:r>
          </w:p>
        </w:tc>
        <w:tc>
          <w:tcPr>
            <w:tcW w:w="2976" w:type="dxa"/>
          </w:tcPr>
          <w:p w14:paraId="30C85034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51</w:t>
            </w:r>
          </w:p>
        </w:tc>
        <w:tc>
          <w:tcPr>
            <w:tcW w:w="2268" w:type="dxa"/>
          </w:tcPr>
          <w:p w14:paraId="0FB9A273" w14:textId="06CC7C3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40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26%)</w:t>
            </w:r>
          </w:p>
        </w:tc>
        <w:tc>
          <w:tcPr>
            <w:tcW w:w="1560" w:type="dxa"/>
          </w:tcPr>
          <w:p w14:paraId="5F99DB29" w14:textId="5F4E8689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2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80%)</w:t>
            </w:r>
          </w:p>
        </w:tc>
      </w:tr>
      <w:tr w:rsidR="0007191A" w:rsidRPr="004A3D1D" w14:paraId="43CB2F5C" w14:textId="77777777" w:rsidTr="004A3D1D">
        <w:tc>
          <w:tcPr>
            <w:tcW w:w="1838" w:type="dxa"/>
          </w:tcPr>
          <w:p w14:paraId="4F6469C7" w14:textId="75841AFF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Nakamura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bXVyYTwvQXV0aG9yPjxZZWFyPjIwMTk8L1llYXI+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OYWthbXVyYTwvQXV0aG9yPjxZZWFyPjIwMTk8L1llYXI+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2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5A3AD254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5-2014</w:t>
            </w:r>
          </w:p>
        </w:tc>
        <w:tc>
          <w:tcPr>
            <w:tcW w:w="2976" w:type="dxa"/>
          </w:tcPr>
          <w:p w14:paraId="1DA3D4F5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59</w:t>
            </w:r>
          </w:p>
        </w:tc>
        <w:tc>
          <w:tcPr>
            <w:tcW w:w="2268" w:type="dxa"/>
          </w:tcPr>
          <w:p w14:paraId="312D78D2" w14:textId="4C4D8301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5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%)</w:t>
            </w:r>
          </w:p>
        </w:tc>
        <w:tc>
          <w:tcPr>
            <w:tcW w:w="1560" w:type="dxa"/>
          </w:tcPr>
          <w:p w14:paraId="3880E482" w14:textId="3ABCCA72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2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100%)</w:t>
            </w:r>
          </w:p>
        </w:tc>
      </w:tr>
      <w:tr w:rsidR="0007191A" w:rsidRPr="004A3D1D" w14:paraId="20ABE7E2" w14:textId="77777777" w:rsidTr="004A3D1D">
        <w:tc>
          <w:tcPr>
            <w:tcW w:w="1838" w:type="dxa"/>
          </w:tcPr>
          <w:p w14:paraId="64E4B7FB" w14:textId="467A0B83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Morgagni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Nb3JnYWduaTwvQXV0aG9yPjxZZWFyPjIwMTg8L1llYXI+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Nb3JnYWduaTwvQXV0aG9yPjxZZWFyPjIwMTg8L1llYXI+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37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3573170A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5-2016</w:t>
            </w:r>
          </w:p>
        </w:tc>
        <w:tc>
          <w:tcPr>
            <w:tcW w:w="2976" w:type="dxa"/>
          </w:tcPr>
          <w:p w14:paraId="1B47A1F8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73</w:t>
            </w:r>
          </w:p>
        </w:tc>
        <w:tc>
          <w:tcPr>
            <w:tcW w:w="2268" w:type="dxa"/>
          </w:tcPr>
          <w:p w14:paraId="261D5793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2</w:t>
            </w:r>
          </w:p>
        </w:tc>
        <w:tc>
          <w:tcPr>
            <w:tcW w:w="1560" w:type="dxa"/>
          </w:tcPr>
          <w:p w14:paraId="4EB569E2" w14:textId="226801FA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2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100%)</w:t>
            </w:r>
          </w:p>
        </w:tc>
      </w:tr>
      <w:tr w:rsidR="0007191A" w:rsidRPr="004A3D1D" w14:paraId="0A76528A" w14:textId="77777777" w:rsidTr="004A3D1D">
        <w:tc>
          <w:tcPr>
            <w:tcW w:w="1838" w:type="dxa"/>
          </w:tcPr>
          <w:p w14:paraId="7DEB8856" w14:textId="6F372772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Yasufuku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="004A3D1D" w:rsidRPr="004A3D1D">
              <w:rPr>
                <w:rFonts w:ascii="Book Antiqua" w:eastAsia="Times New Roman" w:hAnsi="Book Antiqua"/>
                <w:i/>
                <w:noProof/>
                <w:color w:val="000000"/>
                <w:lang w:eastAsia="de-DE"/>
              </w:rPr>
              <w:t>et al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XN1ZnVrdTwvQXV0aG9yPjxZZWFyPjIwMjA8L1llYXI+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begin">
                <w:fldData xml:space="preserve">PEVuZE5vdGU+PENpdGU+PEF1dGhvcj5ZYXN1ZnVrdTwvQXV0aG9yPjxZZWFyPjIwMjA8L1llYXI+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=
</w:fldData>
              </w:fldCha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instrText xml:space="preserve"> ADDIN EN.CITE.DATA </w:instrTex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separate"/>
            </w:r>
            <w:r w:rsidRPr="004A3D1D">
              <w:rPr>
                <w:rFonts w:ascii="Book Antiqua" w:eastAsia="Times New Roman" w:hAnsi="Book Antiqua"/>
                <w:noProof/>
                <w:color w:val="000000"/>
                <w:vertAlign w:val="superscript"/>
                <w:lang w:eastAsia="de-DE"/>
              </w:rPr>
              <w:t>[83]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fldChar w:fldCharType="end"/>
            </w:r>
          </w:p>
        </w:tc>
        <w:tc>
          <w:tcPr>
            <w:tcW w:w="1418" w:type="dxa"/>
          </w:tcPr>
          <w:p w14:paraId="4FDA5722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2009-2015</w:t>
            </w:r>
          </w:p>
        </w:tc>
        <w:tc>
          <w:tcPr>
            <w:tcW w:w="2976" w:type="dxa"/>
          </w:tcPr>
          <w:p w14:paraId="064D91FD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39</w:t>
            </w:r>
          </w:p>
        </w:tc>
        <w:tc>
          <w:tcPr>
            <w:tcW w:w="2268" w:type="dxa"/>
          </w:tcPr>
          <w:p w14:paraId="68E65A32" w14:textId="77777777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3</w:t>
            </w:r>
          </w:p>
        </w:tc>
        <w:tc>
          <w:tcPr>
            <w:tcW w:w="1560" w:type="dxa"/>
          </w:tcPr>
          <w:p w14:paraId="681F0E59" w14:textId="48A4B799" w:rsidR="0007191A" w:rsidRPr="004A3D1D" w:rsidRDefault="0007191A" w:rsidP="004A3D1D">
            <w:pPr>
              <w:spacing w:line="360" w:lineRule="auto"/>
              <w:jc w:val="both"/>
              <w:rPr>
                <w:rFonts w:ascii="Book Antiqua" w:eastAsia="Times New Roman" w:hAnsi="Book Antiqua"/>
                <w:noProof/>
                <w:color w:val="000000"/>
                <w:lang w:eastAsia="de-DE"/>
              </w:rPr>
            </w:pP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10</w:t>
            </w:r>
            <w:r w:rsidR="00A32200"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 xml:space="preserve"> </w:t>
            </w:r>
            <w:r w:rsidRPr="004A3D1D">
              <w:rPr>
                <w:rFonts w:ascii="Book Antiqua" w:eastAsia="Times New Roman" w:hAnsi="Book Antiqua"/>
                <w:noProof/>
                <w:color w:val="000000"/>
                <w:lang w:eastAsia="de-DE"/>
              </w:rPr>
              <w:t>(77%)</w:t>
            </w:r>
          </w:p>
        </w:tc>
      </w:tr>
    </w:tbl>
    <w:p w14:paraId="78492250" w14:textId="77777777" w:rsidR="0007191A" w:rsidRPr="004A3D1D" w:rsidRDefault="0007191A" w:rsidP="004A3D1D">
      <w:pPr>
        <w:spacing w:line="360" w:lineRule="auto"/>
        <w:jc w:val="both"/>
        <w:rPr>
          <w:rFonts w:ascii="Book Antiqua" w:eastAsia="Times New Roman" w:hAnsi="Book Antiqua"/>
          <w:noProof/>
          <w:color w:val="000000"/>
          <w:lang w:eastAsia="de-DE"/>
        </w:rPr>
      </w:pPr>
    </w:p>
    <w:p w14:paraId="46F28AED" w14:textId="7CCFD680" w:rsidR="004A3D1D" w:rsidRPr="004A3D1D" w:rsidRDefault="004A3D1D">
      <w:pPr>
        <w:rPr>
          <w:rFonts w:ascii="Book Antiqua" w:hAnsi="Book Antiqua"/>
          <w:noProof/>
          <w:color w:val="000000"/>
          <w:lang w:eastAsia="zh-CN"/>
        </w:rPr>
      </w:pPr>
    </w:p>
    <w:sectPr w:rsidR="004A3D1D" w:rsidRPr="004A3D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4D9573" w14:textId="77777777" w:rsidR="00DD2894" w:rsidRDefault="00DD2894" w:rsidP="00BD1BEC">
      <w:r>
        <w:separator/>
      </w:r>
    </w:p>
  </w:endnote>
  <w:endnote w:type="continuationSeparator" w:id="0">
    <w:p w14:paraId="03013E3D" w14:textId="77777777" w:rsidR="00DD2894" w:rsidRDefault="00DD2894" w:rsidP="00BD1B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572EC3" w14:textId="50D137F1" w:rsidR="006A1BF9" w:rsidRPr="00BD1BEC" w:rsidRDefault="006A1BF9" w:rsidP="00BD1BEC">
    <w:pPr>
      <w:pStyle w:val="ae"/>
      <w:jc w:val="right"/>
      <w:rPr>
        <w:rFonts w:ascii="Book Antiqua" w:hAnsi="Book Antiqua"/>
        <w:sz w:val="24"/>
        <w:szCs w:val="24"/>
      </w:rPr>
    </w:pPr>
    <w:r w:rsidRPr="00BD1BEC">
      <w:rPr>
        <w:rFonts w:ascii="Book Antiqua" w:hAnsi="Book Antiqua"/>
        <w:sz w:val="24"/>
        <w:szCs w:val="24"/>
      </w:rPr>
      <w:fldChar w:fldCharType="begin"/>
    </w:r>
    <w:r w:rsidRPr="00BD1BEC">
      <w:rPr>
        <w:rFonts w:ascii="Book Antiqua" w:hAnsi="Book Antiqua"/>
        <w:sz w:val="24"/>
        <w:szCs w:val="24"/>
      </w:rPr>
      <w:instrText xml:space="preserve"> PAGE  \* Arabic  \* MERGEFORMAT </w:instrText>
    </w:r>
    <w:r w:rsidRPr="00BD1BEC">
      <w:rPr>
        <w:rFonts w:ascii="Book Antiqua" w:hAnsi="Book Antiqua"/>
        <w:sz w:val="24"/>
        <w:szCs w:val="24"/>
      </w:rPr>
      <w:fldChar w:fldCharType="separate"/>
    </w:r>
    <w:r w:rsidR="0061024C">
      <w:rPr>
        <w:rFonts w:ascii="Book Antiqua" w:hAnsi="Book Antiqua"/>
        <w:noProof/>
        <w:sz w:val="24"/>
        <w:szCs w:val="24"/>
      </w:rPr>
      <w:t>23</w:t>
    </w:r>
    <w:r w:rsidRPr="00BD1BEC">
      <w:rPr>
        <w:rFonts w:ascii="Book Antiqua" w:hAnsi="Book Antiqua"/>
        <w:sz w:val="24"/>
        <w:szCs w:val="24"/>
      </w:rPr>
      <w:fldChar w:fldCharType="end"/>
    </w:r>
    <w:r w:rsidR="00555886">
      <w:rPr>
        <w:rFonts w:ascii="Book Antiqua" w:hAnsi="Book Antiqua"/>
        <w:sz w:val="24"/>
        <w:szCs w:val="24"/>
      </w:rPr>
      <w:t xml:space="preserve"> </w:t>
    </w:r>
    <w:r w:rsidRPr="00BD1BEC">
      <w:rPr>
        <w:rFonts w:ascii="Book Antiqua" w:hAnsi="Book Antiqua"/>
        <w:sz w:val="24"/>
        <w:szCs w:val="24"/>
      </w:rPr>
      <w:t>/</w:t>
    </w:r>
    <w:r w:rsidR="00555886">
      <w:rPr>
        <w:rFonts w:ascii="Book Antiqua" w:hAnsi="Book Antiqua"/>
        <w:sz w:val="24"/>
        <w:szCs w:val="24"/>
      </w:rPr>
      <w:t xml:space="preserve"> </w:t>
    </w:r>
    <w:r w:rsidRPr="00BD1BEC">
      <w:rPr>
        <w:rFonts w:ascii="Book Antiqua" w:hAnsi="Book Antiqua"/>
        <w:sz w:val="24"/>
        <w:szCs w:val="24"/>
      </w:rPr>
      <w:fldChar w:fldCharType="begin"/>
    </w:r>
    <w:r w:rsidRPr="00BD1BEC">
      <w:rPr>
        <w:rFonts w:ascii="Book Antiqua" w:hAnsi="Book Antiqua"/>
        <w:sz w:val="24"/>
        <w:szCs w:val="24"/>
      </w:rPr>
      <w:instrText xml:space="preserve"> NUMPAGES   \* MERGEFORMAT </w:instrText>
    </w:r>
    <w:r w:rsidRPr="00BD1BEC">
      <w:rPr>
        <w:rFonts w:ascii="Book Antiqua" w:hAnsi="Book Antiqua"/>
        <w:sz w:val="24"/>
        <w:szCs w:val="24"/>
      </w:rPr>
      <w:fldChar w:fldCharType="separate"/>
    </w:r>
    <w:r w:rsidR="0061024C">
      <w:rPr>
        <w:rFonts w:ascii="Book Antiqua" w:hAnsi="Book Antiqua"/>
        <w:noProof/>
        <w:sz w:val="24"/>
        <w:szCs w:val="24"/>
      </w:rPr>
      <w:t>38</w:t>
    </w:r>
    <w:r w:rsidRPr="00BD1BEC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44C21D" w14:textId="77777777" w:rsidR="00DD2894" w:rsidRDefault="00DD2894" w:rsidP="00BD1BEC">
      <w:r>
        <w:separator/>
      </w:r>
    </w:p>
  </w:footnote>
  <w:footnote w:type="continuationSeparator" w:id="0">
    <w:p w14:paraId="78A74DFA" w14:textId="77777777" w:rsidR="00DD2894" w:rsidRDefault="00DD2894" w:rsidP="00BD1BEC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CxMDc0tTQyMzKzMLJU0lEKTi0uzszPAykwrAUAqHEoTCwAAAA="/>
  </w:docVars>
  <w:rsids>
    <w:rsidRoot w:val="00A77B3E"/>
    <w:rsid w:val="00013E96"/>
    <w:rsid w:val="000140B0"/>
    <w:rsid w:val="00041176"/>
    <w:rsid w:val="000614CF"/>
    <w:rsid w:val="0007191A"/>
    <w:rsid w:val="00086255"/>
    <w:rsid w:val="000A1039"/>
    <w:rsid w:val="000A2858"/>
    <w:rsid w:val="000F627A"/>
    <w:rsid w:val="00105569"/>
    <w:rsid w:val="00123796"/>
    <w:rsid w:val="00125218"/>
    <w:rsid w:val="0012761A"/>
    <w:rsid w:val="00130CDC"/>
    <w:rsid w:val="00142D47"/>
    <w:rsid w:val="00170DBB"/>
    <w:rsid w:val="001C3FB3"/>
    <w:rsid w:val="001D6838"/>
    <w:rsid w:val="00246F9A"/>
    <w:rsid w:val="0029172E"/>
    <w:rsid w:val="002A6127"/>
    <w:rsid w:val="002C3054"/>
    <w:rsid w:val="002C4C25"/>
    <w:rsid w:val="002D0750"/>
    <w:rsid w:val="003702BC"/>
    <w:rsid w:val="00370968"/>
    <w:rsid w:val="0037434C"/>
    <w:rsid w:val="00385C06"/>
    <w:rsid w:val="003F01AB"/>
    <w:rsid w:val="003F0983"/>
    <w:rsid w:val="003F22FF"/>
    <w:rsid w:val="00411541"/>
    <w:rsid w:val="004622D0"/>
    <w:rsid w:val="00481C3B"/>
    <w:rsid w:val="004A3D1D"/>
    <w:rsid w:val="004C0C37"/>
    <w:rsid w:val="004C248E"/>
    <w:rsid w:val="004C3B20"/>
    <w:rsid w:val="004F62A6"/>
    <w:rsid w:val="00500D5B"/>
    <w:rsid w:val="00555886"/>
    <w:rsid w:val="0055741F"/>
    <w:rsid w:val="00576ECB"/>
    <w:rsid w:val="005B4A4F"/>
    <w:rsid w:val="005F1A6F"/>
    <w:rsid w:val="0061024C"/>
    <w:rsid w:val="00634057"/>
    <w:rsid w:val="006462EE"/>
    <w:rsid w:val="0066435D"/>
    <w:rsid w:val="00685BEB"/>
    <w:rsid w:val="006A1BF9"/>
    <w:rsid w:val="006D5EC8"/>
    <w:rsid w:val="006D6E19"/>
    <w:rsid w:val="006F5DA2"/>
    <w:rsid w:val="007056C2"/>
    <w:rsid w:val="007511AB"/>
    <w:rsid w:val="007A4989"/>
    <w:rsid w:val="007D0F75"/>
    <w:rsid w:val="00816C2F"/>
    <w:rsid w:val="00890D09"/>
    <w:rsid w:val="008A6E4B"/>
    <w:rsid w:val="008A762D"/>
    <w:rsid w:val="008A7C62"/>
    <w:rsid w:val="008B3ED7"/>
    <w:rsid w:val="009102D0"/>
    <w:rsid w:val="00932384"/>
    <w:rsid w:val="00950622"/>
    <w:rsid w:val="009A014A"/>
    <w:rsid w:val="009F2CB7"/>
    <w:rsid w:val="009F3BB3"/>
    <w:rsid w:val="00A32200"/>
    <w:rsid w:val="00A34758"/>
    <w:rsid w:val="00A46003"/>
    <w:rsid w:val="00A50592"/>
    <w:rsid w:val="00A522E5"/>
    <w:rsid w:val="00A7369B"/>
    <w:rsid w:val="00A7458D"/>
    <w:rsid w:val="00A77B3E"/>
    <w:rsid w:val="00AC2B12"/>
    <w:rsid w:val="00AC49AF"/>
    <w:rsid w:val="00AF0A5A"/>
    <w:rsid w:val="00AF336F"/>
    <w:rsid w:val="00AF485D"/>
    <w:rsid w:val="00B06BD3"/>
    <w:rsid w:val="00B61B87"/>
    <w:rsid w:val="00B96B5C"/>
    <w:rsid w:val="00BA18FE"/>
    <w:rsid w:val="00BD1BEC"/>
    <w:rsid w:val="00C1711E"/>
    <w:rsid w:val="00C25BDA"/>
    <w:rsid w:val="00C3141D"/>
    <w:rsid w:val="00C71413"/>
    <w:rsid w:val="00CA2A55"/>
    <w:rsid w:val="00CD4D69"/>
    <w:rsid w:val="00CE1598"/>
    <w:rsid w:val="00D03074"/>
    <w:rsid w:val="00DA6491"/>
    <w:rsid w:val="00DB50E8"/>
    <w:rsid w:val="00DD2894"/>
    <w:rsid w:val="00DD5C50"/>
    <w:rsid w:val="00E141DD"/>
    <w:rsid w:val="00E34D4C"/>
    <w:rsid w:val="00E46A83"/>
    <w:rsid w:val="00EB55FF"/>
    <w:rsid w:val="00EB6970"/>
    <w:rsid w:val="00EF5B15"/>
    <w:rsid w:val="00F00333"/>
    <w:rsid w:val="00F82C5C"/>
    <w:rsid w:val="00FA0777"/>
    <w:rsid w:val="00FC3785"/>
    <w:rsid w:val="00FE47DB"/>
    <w:rsid w:val="00FF19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65DC086"/>
  <w15:docId w15:val="{CB681780-7C82-42F1-8CB3-9D56D71B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4C3B20"/>
    <w:rPr>
      <w:sz w:val="24"/>
      <w:szCs w:val="24"/>
    </w:rPr>
  </w:style>
  <w:style w:type="character" w:styleId="a4">
    <w:name w:val="annotation reference"/>
    <w:basedOn w:val="a0"/>
    <w:semiHidden/>
    <w:unhideWhenUsed/>
    <w:rsid w:val="002A6127"/>
    <w:rPr>
      <w:sz w:val="16"/>
      <w:szCs w:val="16"/>
    </w:rPr>
  </w:style>
  <w:style w:type="paragraph" w:styleId="a5">
    <w:name w:val="annotation text"/>
    <w:basedOn w:val="a"/>
    <w:link w:val="a6"/>
    <w:unhideWhenUsed/>
    <w:rsid w:val="002A6127"/>
    <w:rPr>
      <w:sz w:val="20"/>
      <w:szCs w:val="20"/>
    </w:rPr>
  </w:style>
  <w:style w:type="character" w:customStyle="1" w:styleId="a6">
    <w:name w:val="批注文字 字符"/>
    <w:basedOn w:val="a0"/>
    <w:link w:val="a5"/>
    <w:rsid w:val="002A6127"/>
  </w:style>
  <w:style w:type="paragraph" w:styleId="a7">
    <w:name w:val="annotation subject"/>
    <w:basedOn w:val="a5"/>
    <w:next w:val="a5"/>
    <w:link w:val="a8"/>
    <w:semiHidden/>
    <w:unhideWhenUsed/>
    <w:rsid w:val="002A6127"/>
    <w:rPr>
      <w:b/>
      <w:bCs/>
    </w:rPr>
  </w:style>
  <w:style w:type="character" w:customStyle="1" w:styleId="a8">
    <w:name w:val="批注主题 字符"/>
    <w:basedOn w:val="a6"/>
    <w:link w:val="a7"/>
    <w:semiHidden/>
    <w:rsid w:val="002A6127"/>
    <w:rPr>
      <w:b/>
      <w:bCs/>
    </w:rPr>
  </w:style>
  <w:style w:type="paragraph" w:styleId="a9">
    <w:name w:val="Balloon Text"/>
    <w:basedOn w:val="a"/>
    <w:link w:val="aa"/>
    <w:semiHidden/>
    <w:unhideWhenUsed/>
    <w:rsid w:val="00CE1598"/>
    <w:rPr>
      <w:rFonts w:ascii="Segoe UI" w:hAnsi="Segoe UI" w:cs="Segoe UI"/>
      <w:sz w:val="18"/>
      <w:szCs w:val="18"/>
    </w:rPr>
  </w:style>
  <w:style w:type="character" w:customStyle="1" w:styleId="aa">
    <w:name w:val="批注框文本 字符"/>
    <w:basedOn w:val="a0"/>
    <w:link w:val="a9"/>
    <w:semiHidden/>
    <w:rsid w:val="00CE1598"/>
    <w:rPr>
      <w:rFonts w:ascii="Segoe UI" w:hAnsi="Segoe UI" w:cs="Segoe UI"/>
      <w:sz w:val="18"/>
      <w:szCs w:val="18"/>
    </w:rPr>
  </w:style>
  <w:style w:type="table" w:styleId="ab">
    <w:name w:val="Table Grid"/>
    <w:basedOn w:val="a1"/>
    <w:uiPriority w:val="39"/>
    <w:rsid w:val="0007191A"/>
    <w:rPr>
      <w:rFonts w:ascii="Calibri" w:eastAsia="等线" w:hAnsi="Calibri" w:cs="Arial"/>
      <w:sz w:val="22"/>
      <w:szCs w:val="22"/>
      <w:lang w:val="fr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header"/>
    <w:basedOn w:val="a"/>
    <w:link w:val="ad"/>
    <w:unhideWhenUsed/>
    <w:rsid w:val="00BD1B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d">
    <w:name w:val="页眉 字符"/>
    <w:basedOn w:val="a0"/>
    <w:link w:val="ac"/>
    <w:rsid w:val="00BD1BEC"/>
    <w:rPr>
      <w:sz w:val="18"/>
      <w:szCs w:val="18"/>
    </w:rPr>
  </w:style>
  <w:style w:type="paragraph" w:styleId="ae">
    <w:name w:val="footer"/>
    <w:basedOn w:val="a"/>
    <w:link w:val="af"/>
    <w:unhideWhenUsed/>
    <w:rsid w:val="00BD1BE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f">
    <w:name w:val="页脚 字符"/>
    <w:basedOn w:val="a0"/>
    <w:link w:val="ae"/>
    <w:rsid w:val="00BD1BEC"/>
    <w:rPr>
      <w:sz w:val="18"/>
      <w:szCs w:val="18"/>
    </w:rPr>
  </w:style>
  <w:style w:type="character" w:customStyle="1" w:styleId="jlqj4b">
    <w:name w:val="jlqj4b"/>
    <w:basedOn w:val="a0"/>
    <w:rsid w:val="00A522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838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mp"/><Relationship Id="rId3" Type="http://schemas.openxmlformats.org/officeDocument/2006/relationships/webSettings" Target="webSettings.xml"/><Relationship Id="rId7" Type="http://schemas.openxmlformats.org/officeDocument/2006/relationships/image" Target="media/image1.tmp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microsoft.com/office/2011/relationships/people" Target="people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tm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8</Pages>
  <Words>10582</Words>
  <Characters>60318</Characters>
  <Application>Microsoft Office Word</Application>
  <DocSecurity>0</DocSecurity>
  <Lines>502</Lines>
  <Paragraphs>14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0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VALLAY Mickael</dc:creator>
  <cp:lastModifiedBy>Liansheng Ma</cp:lastModifiedBy>
  <cp:revision>2</cp:revision>
  <dcterms:created xsi:type="dcterms:W3CDTF">2021-12-28T06:52:00Z</dcterms:created>
  <dcterms:modified xsi:type="dcterms:W3CDTF">2021-12-28T06:52:00Z</dcterms:modified>
</cp:coreProperties>
</file>